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02777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02777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02777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02777D">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w:t>
      </w:r>
      <w:r>
        <w:lastRenderedPageBreak/>
        <w:t>neighbours with a maximum of 7 hops. When a search result was found, the response was sent back along the search path to the requester.</w:t>
      </w:r>
    </w:p>
    <w:p w:rsidR="000D05EE" w:rsidRDefault="000D05EE">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19328" behindDoc="0" locked="0" layoutInCell="1" allowOverlap="1">
                <wp:simplePos x="0" y="0"/>
                <wp:positionH relativeFrom="column">
                  <wp:posOffset>880326</wp:posOffset>
                </wp:positionH>
                <wp:positionV relativeFrom="paragraph">
                  <wp:posOffset>431</wp:posOffset>
                </wp:positionV>
                <wp:extent cx="2918460" cy="2551742"/>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2918460" cy="2551742"/>
                          <a:chOff x="0" y="0"/>
                          <a:chExt cx="2918460" cy="2551742"/>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2" name="Text Box 12"/>
                        <wps:cNvSpPr txBox="1"/>
                        <wps:spPr>
                          <a:xfrm>
                            <a:off x="0" y="2234242"/>
                            <a:ext cx="2918460" cy="317500"/>
                          </a:xfrm>
                          <a:prstGeom prst="rect">
                            <a:avLst/>
                          </a:prstGeom>
                          <a:solidFill>
                            <a:prstClr val="white"/>
                          </a:solidFill>
                          <a:ln>
                            <a:noFill/>
                          </a:ln>
                        </wps:spPr>
                        <wps:txbx>
                          <w:txbxContent>
                            <w:p w:rsidR="0002777D" w:rsidRPr="00C454BB" w:rsidRDefault="0002777D"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26" style="position:absolute;left:0;text-align:left;margin-left:69.3pt;margin-top:.05pt;width:229.8pt;height:200.9pt;z-index:251619328" coordsize="29184,25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top:22342;width:291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02777D" w:rsidRPr="00C454BB" w:rsidRDefault="0002777D"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1</w:t>
                        </w:r>
                        <w:r>
                          <w:fldChar w:fldCharType="end"/>
                        </w:r>
                        <w:r>
                          <w:t>: Gnutella file query process</w:t>
                        </w:r>
                      </w:p>
                    </w:txbxContent>
                  </v:textbox>
                </v:shape>
                <w10:wrap type="topAndBottom"/>
              </v:group>
            </w:pict>
          </mc:Fallback>
        </mc:AlternateContent>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w:t>
      </w:r>
      <w:r w:rsidR="001122B2">
        <w:t>.</w:t>
      </w:r>
      <w:r>
        <w:t xml:space="preserve"> </w:t>
      </w:r>
      <w:r w:rsidR="001122B2">
        <w:t>L</w:t>
      </w:r>
      <w:r>
        <w:t>eaf nodes</w:t>
      </w:r>
      <w:r w:rsidR="001122B2">
        <w:t xml:space="preserve"> are</w:t>
      </w:r>
      <w:r>
        <w:t xml:space="preserve"> connected to a small set of </w:t>
      </w:r>
      <w:proofErr w:type="spellStart"/>
      <w:r>
        <w:t>ultra nodes</w:t>
      </w:r>
      <w:proofErr w:type="spellEnd"/>
      <w:r>
        <w:t xml:space="preserve"> (around 3) and the </w:t>
      </w:r>
      <w:proofErr w:type="spellStart"/>
      <w:r>
        <w:t>ultra nodes</w:t>
      </w:r>
      <w:proofErr w:type="spellEnd"/>
      <w:r>
        <w:t xml:space="preserve"> hav</w:t>
      </w:r>
      <w:r w:rsidR="001122B2">
        <w:t>e</w:t>
      </w:r>
      <w:r>
        <w:t xml:space="preserve">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27520" behindDoc="0" locked="0" layoutInCell="1" allowOverlap="1">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rsidR="0002777D" w:rsidRPr="00BC1269" w:rsidRDefault="0002777D" w:rsidP="00953709">
                              <w:pPr>
                                <w:pStyle w:val="Caption"/>
                                <w:rPr>
                                  <w:rFonts w:cs="Times New Roman"/>
                                  <w:sz w:val="20"/>
                                </w:rPr>
                              </w:pPr>
                              <w:r>
                                <w:t xml:space="preserve">Figure </w:t>
                              </w:r>
                              <w:r>
                                <w:fldChar w:fldCharType="begin"/>
                              </w:r>
                              <w:r>
                                <w:instrText xml:space="preserve"> SEQ Figure \* ARABIC </w:instrText>
                              </w:r>
                              <w:r>
                                <w:fldChar w:fldCharType="separate"/>
                              </w:r>
                              <w:r w:rsidR="00955590">
                                <w:rPr>
                                  <w:noProof/>
                                </w:rPr>
                                <w:t>2</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29" style="position:absolute;left:0;text-align:left;margin-left:39.4pt;margin-top:319.9pt;width:302.4pt;height:175.8pt;z-index:251627520"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">
                <v:shape id="Image3" o:spid="_x0000_s1030"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5" o:title=""/>
                </v:shape>
                <v:shape id="Text Box 16" o:spid="_x0000_s1031"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02777D" w:rsidRPr="00BC1269" w:rsidRDefault="0002777D" w:rsidP="00953709">
                        <w:pPr>
                          <w:pStyle w:val="Caption"/>
                          <w:rPr>
                            <w:rFonts w:cs="Times New Roman"/>
                            <w:sz w:val="20"/>
                          </w:rPr>
                        </w:pPr>
                        <w:r>
                          <w:t xml:space="preserve">Figure </w:t>
                        </w:r>
                        <w:r>
                          <w:fldChar w:fldCharType="begin"/>
                        </w:r>
                        <w:r>
                          <w:instrText xml:space="preserve"> SEQ Figure \* ARABIC </w:instrText>
                        </w:r>
                        <w:r>
                          <w:fldChar w:fldCharType="separate"/>
                        </w:r>
                        <w:r w:rsidR="00955590">
                          <w:rPr>
                            <w:noProof/>
                          </w:rPr>
                          <w:t>2</w:t>
                        </w:r>
                        <w:r>
                          <w:fldChar w:fldCharType="end"/>
                        </w:r>
                        <w:r>
                          <w:t>: Node 7 joining the network</w:t>
                        </w:r>
                      </w:p>
                    </w:txbxContent>
                  </v:textbox>
                </v:shape>
                <w10:wrap type="topAndBottom"/>
              </v:group>
            </w:pict>
          </mc:Fallback>
        </mc:AlternateContent>
      </w:r>
      <w:r>
        <w:rPr>
          <w:noProof/>
        </w:rPr>
        <mc:AlternateContent>
          <mc:Choice Requires="wpg">
            <w:drawing>
              <wp:anchor distT="0" distB="0" distL="114300" distR="114300" simplePos="0" relativeHeight="251623424" behindDoc="0" locked="0" layoutInCell="1" allowOverlap="1">
                <wp:simplePos x="0" y="0"/>
                <wp:positionH relativeFrom="column">
                  <wp:posOffset>673292</wp:posOffset>
                </wp:positionH>
                <wp:positionV relativeFrom="paragraph">
                  <wp:posOffset>431</wp:posOffset>
                </wp:positionV>
                <wp:extent cx="3332851" cy="2232564"/>
                <wp:effectExtent l="0" t="0" r="1270" b="0"/>
                <wp:wrapTopAndBottom/>
                <wp:docPr id="53" name="Group 53"/>
                <wp:cNvGraphicFramePr/>
                <a:graphic xmlns:a="http://schemas.openxmlformats.org/drawingml/2006/main">
                  <a:graphicData uri="http://schemas.microsoft.com/office/word/2010/wordprocessingGroup">
                    <wpg:wgp>
                      <wpg:cNvGrpSpPr/>
                      <wpg:grpSpPr>
                        <a:xfrm>
                          <a:off x="0" y="0"/>
                          <a:ext cx="3332851" cy="2232564"/>
                          <a:chOff x="0" y="0"/>
                          <a:chExt cx="3332851" cy="2232564"/>
                        </a:xfrm>
                      </wpg:grpSpPr>
                      <pic:pic xmlns:pic="http://schemas.openxmlformats.org/drawingml/2006/picture">
                        <pic:nvPicPr>
                          <pic:cNvPr id="4" name="Image2"/>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8626" y="0"/>
                            <a:ext cx="3324225" cy="1990725"/>
                          </a:xfrm>
                          <a:prstGeom prst="rect">
                            <a:avLst/>
                          </a:prstGeom>
                          <a:ln>
                            <a:noFill/>
                            <a:prstDash/>
                          </a:ln>
                        </pic:spPr>
                      </pic:pic>
                      <wps:wsp>
                        <wps:cNvPr id="15" name="Text Box 15"/>
                        <wps:cNvSpPr txBox="1"/>
                        <wps:spPr>
                          <a:xfrm>
                            <a:off x="0" y="1915064"/>
                            <a:ext cx="3323590" cy="317500"/>
                          </a:xfrm>
                          <a:prstGeom prst="rect">
                            <a:avLst/>
                          </a:prstGeom>
                          <a:solidFill>
                            <a:prstClr val="white"/>
                          </a:solidFill>
                          <a:ln>
                            <a:noFill/>
                          </a:ln>
                        </wps:spPr>
                        <wps:txbx>
                          <w:txbxContent>
                            <w:p w:rsidR="0002777D" w:rsidRPr="0037635A" w:rsidRDefault="0002777D" w:rsidP="00AF1788">
                              <w:pPr>
                                <w:pStyle w:val="Caption"/>
                                <w:rPr>
                                  <w:rFonts w:cs="Times New Roman"/>
                                  <w:sz w:val="20"/>
                                </w:rPr>
                              </w:pPr>
                              <w:r>
                                <w:t xml:space="preserve">Figure </w:t>
                              </w:r>
                              <w:r>
                                <w:fldChar w:fldCharType="begin"/>
                              </w:r>
                              <w:r>
                                <w:instrText xml:space="preserve"> SEQ Figure \* ARABIC </w:instrText>
                              </w:r>
                              <w:r>
                                <w:fldChar w:fldCharType="separate"/>
                              </w:r>
                              <w:r w:rsidR="00955590">
                                <w:rPr>
                                  <w:noProof/>
                                </w:rPr>
                                <w:t>3</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 o:spid="_x0000_s1032" style="position:absolute;left:0;text-align:left;margin-left:53pt;margin-top:.05pt;width:262.45pt;height:175.8pt;z-index:251623424" coordsize="33328,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BN/tb7eAAAACAEAAA8AAABk&#10;cnMvZG93bnJldi54bWxMj0FLw0AQhe+C/2EZwZvdjaHRxmxKKeqpCG0F6W2bTJPQ7GzIbpP03zs9&#10;6fHxDW++ly0n24oBe9840hDNFAikwpUNVRq+9x9PryB8MFSa1hFquKKHZX5/l5m0dCNtcdiFSnAJ&#10;+dRoqEPoUil9UaM1fuY6JGYn11sTOPaVLHszcrlt5bNSibSmIf5Qmw7XNRbn3cVq+BzNuIqj92Fz&#10;Pq2vh/3862cTodaPD9PqDUTAKfwdw02f1SFnp6O7UOlFy1klvCXcgGCcxGoB4qghnkcvIPNM/h+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">
                <v:shape id="Image2" o:spid="_x0000_s1033" type="#_x0000_t75" style="position:absolute;left:86;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7" o:title=""/>
                </v:shape>
                <v:shape id="Text Box 15" o:spid="_x0000_s1034" type="#_x0000_t202" style="position:absolute;top:19150;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02777D" w:rsidRPr="0037635A" w:rsidRDefault="0002777D" w:rsidP="00AF1788">
                        <w:pPr>
                          <w:pStyle w:val="Caption"/>
                          <w:rPr>
                            <w:rFonts w:cs="Times New Roman"/>
                            <w:sz w:val="20"/>
                          </w:rPr>
                        </w:pPr>
                        <w:r>
                          <w:t xml:space="preserve">Figure </w:t>
                        </w:r>
                        <w:r>
                          <w:fldChar w:fldCharType="begin"/>
                        </w:r>
                        <w:r>
                          <w:instrText xml:space="preserve"> SEQ Figure \* ARABIC </w:instrText>
                        </w:r>
                        <w:r>
                          <w:fldChar w:fldCharType="separate"/>
                        </w:r>
                        <w:r w:rsidR="00955590">
                          <w:rPr>
                            <w:noProof/>
                          </w:rPr>
                          <w:t>3</w:t>
                        </w:r>
                        <w:r>
                          <w:fldChar w:fldCharType="end"/>
                        </w:r>
                        <w:r>
                          <w:t>: 2-d space with 5 nodes</w:t>
                        </w:r>
                      </w:p>
                    </w:txbxContent>
                  </v:textbox>
                </v:shape>
                <w10:wrap type="topAndBottom"/>
              </v:group>
            </w:pict>
          </mc:Fallback>
        </mc:AlternateContent>
      </w:r>
      <w:r w:rsidR="001657C0">
        <w:t xml:space="preserve">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1657C0">
      <w:pPr>
        <w:pStyle w:val="Standard"/>
        <w:ind w:firstLine="0"/>
      </w:pPr>
      <w:r>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bit identifier to a node and a data key hash used by the rest of the protocol for mapping to nodes. Nodes are arranged in an identifier circle (Chord ring)</w:t>
      </w:r>
      <w:r>
        <w:rPr>
          <w:i/>
          <w:iCs/>
        </w:rPr>
        <w:t xml:space="preserve"> </w:t>
      </w:r>
      <w:r>
        <w:t>with the range [0,2</w:t>
      </w:r>
      <w:r>
        <w:rPr>
          <w:vertAlign w:val="superscript"/>
        </w:rPr>
        <w:t>m</w:t>
      </w:r>
      <w:r>
        <w:t>-1]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rsidR="00010375" w:rsidRDefault="00C9462A">
      <w:pPr>
        <w:pStyle w:val="Standard"/>
        <w:ind w:firstLine="0"/>
      </w:pPr>
      <w:r>
        <w:rPr>
          <w:noProof/>
        </w:rPr>
        <mc:AlternateContent>
          <mc:Choice Requires="wpg">
            <w:drawing>
              <wp:anchor distT="0" distB="0" distL="114300" distR="114300" simplePos="0" relativeHeight="251631616" behindDoc="0" locked="0" layoutInCell="1" allowOverlap="1">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rsidR="0002777D" w:rsidRPr="00063EEF" w:rsidRDefault="0002777D"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35" style="position:absolute;left:0;text-align:left;margin-left:86.3pt;margin-top:13.85pt;width:195.7pt;height:160.8pt;z-index:251631616"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02777D" w:rsidRPr="00063EEF" w:rsidRDefault="0002777D"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4</w:t>
                        </w:r>
                        <w:r>
                          <w:fldChar w:fldCharType="end"/>
                        </w:r>
                        <w:r>
                          <w:t>: Example Chord ring</w:t>
                        </w:r>
                      </w:p>
                    </w:txbxContent>
                  </v:textbox>
                </v:shape>
                <w10:wrap type="topAndBottom"/>
              </v:group>
            </w:pict>
          </mc:Fallback>
        </mc:AlternateContent>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proofErr w:type="spellStart"/>
      <w:r w:rsidR="001657C0">
        <w:rPr>
          <w:i/>
          <w:iCs/>
        </w:rPr>
        <w:t>i</w:t>
      </w:r>
      <w:proofErr w:type="spellEnd"/>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proofErr w:type="spellStart"/>
      <w:r w:rsidRPr="001C6067">
        <w:rPr>
          <w:i/>
          <w:iCs/>
        </w:rPr>
        <w:t>fix_fingers</w:t>
      </w:r>
      <w:proofErr w:type="spellEnd"/>
      <w:r w:rsidRPr="001C6067">
        <w:rPr>
          <w:i/>
          <w:iCs/>
        </w:rPr>
        <w:t>()</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proofErr w:type="spellStart"/>
      <w:r w:rsidRPr="001C6067">
        <w:rPr>
          <w:i/>
          <w:iCs/>
        </w:rPr>
        <w:t>check_predecessor</w:t>
      </w:r>
      <w:proofErr w:type="spellEnd"/>
      <w:r w:rsidRPr="001C6067">
        <w:rPr>
          <w:i/>
          <w:iCs/>
        </w:rPr>
        <w:t>()</w:t>
      </w:r>
      <w:r>
        <w:rPr>
          <w:i/>
          <w:iCs/>
        </w:rPr>
        <w:t xml:space="preserve"> </w:t>
      </w:r>
      <w:r w:rsidR="00624B9D">
        <w:t>which checks the liveness of a predecessor.</w:t>
      </w:r>
    </w:p>
    <w:p w:rsidR="001C6067" w:rsidRDefault="001C6067" w:rsidP="001C6067">
      <w:pPr>
        <w:pStyle w:val="Standard"/>
        <w:numPr>
          <w:ilvl w:val="0"/>
          <w:numId w:val="13"/>
        </w:numPr>
      </w:pPr>
      <w:r w:rsidRPr="00BA7E1E">
        <w:rPr>
          <w:i/>
          <w:iCs/>
        </w:rPr>
        <w:t>stabilize()</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532ADD">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C9462A">
      <w:pPr>
        <w:pStyle w:val="Standard"/>
        <w:ind w:firstLine="0"/>
      </w:pPr>
      <w:r>
        <w:rPr>
          <w:noProof/>
        </w:rPr>
        <w:lastRenderedPageBreak/>
        <mc:AlternateContent>
          <mc:Choice Requires="wpg">
            <w:drawing>
              <wp:anchor distT="0" distB="0" distL="114300" distR="114300" simplePos="0" relativeHeight="251638784" behindDoc="0" locked="0" layoutInCell="1" allowOverlap="1">
                <wp:simplePos x="0" y="0"/>
                <wp:positionH relativeFrom="column">
                  <wp:posOffset>-240665</wp:posOffset>
                </wp:positionH>
                <wp:positionV relativeFrom="paragraph">
                  <wp:posOffset>24</wp:posOffset>
                </wp:positionV>
                <wp:extent cx="5365474" cy="2606783"/>
                <wp:effectExtent l="0" t="0" r="6985" b="3175"/>
                <wp:wrapSquare wrapText="bothSides"/>
                <wp:docPr id="72" name="Group 72"/>
                <wp:cNvGraphicFramePr/>
                <a:graphic xmlns:a="http://schemas.openxmlformats.org/drawingml/2006/main">
                  <a:graphicData uri="http://schemas.microsoft.com/office/word/2010/wordprocessingGroup">
                    <wpg:wgp>
                      <wpg:cNvGrpSpPr/>
                      <wpg:grpSpPr>
                        <a:xfrm>
                          <a:off x="0" y="0"/>
                          <a:ext cx="5365474" cy="2606783"/>
                          <a:chOff x="0" y="0"/>
                          <a:chExt cx="5365474" cy="2606783"/>
                        </a:xfrm>
                      </wpg:grpSpPr>
                      <wpg:grpSp>
                        <wpg:cNvPr id="20" name="Group 20"/>
                        <wpg:cNvGrpSpPr/>
                        <wpg:grpSpPr>
                          <a:xfrm>
                            <a:off x="0" y="17253"/>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02777D" w:rsidRPr="00CB1A42" w:rsidRDefault="0002777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2630880" y="2139262"/>
                            <a:ext cx="2719070" cy="317500"/>
                          </a:xfrm>
                          <a:prstGeom prst="rect">
                            <a:avLst/>
                          </a:prstGeom>
                          <a:solidFill>
                            <a:prstClr val="white"/>
                          </a:solidFill>
                          <a:ln>
                            <a:noFill/>
                          </a:ln>
                        </wps:spPr>
                        <wps:txbx>
                          <w:txbxContent>
                            <w:p w:rsidR="0002777D" w:rsidRPr="00761C16" w:rsidRDefault="0002777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6</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age6"/>
                          <pic:cNvPicPr/>
                        </pic:nvPicPr>
                        <pic:blipFill>
                          <a:blip r:embed="rId21">
                            <a:lum/>
                            <a:alphaModFix/>
                          </a:blip>
                          <a:srcRect/>
                          <a:stretch>
                            <a:fillRect/>
                          </a:stretch>
                        </pic:blipFill>
                        <pic:spPr>
                          <a:xfrm>
                            <a:off x="2648309" y="0"/>
                            <a:ext cx="2717165" cy="2000250"/>
                          </a:xfrm>
                          <a:prstGeom prst="rect">
                            <a:avLst/>
                          </a:prstGeom>
                        </pic:spPr>
                      </pic:pic>
                    </wpg:wgp>
                  </a:graphicData>
                </a:graphic>
              </wp:anchor>
            </w:drawing>
          </mc:Choice>
          <mc:Fallback>
            <w:pict>
              <v:group id="Group 72" o:spid="_x0000_s1038" style="position:absolute;left:0;text-align:left;margin-left:-18.95pt;margin-top:0;width:422.5pt;height:205.25pt;z-index:251638784" coordsize="53654,2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">
                <v:group id="Group 20" o:spid="_x0000_s1039" style="position:absolute;top:172;width:25685;height:25895" coordsize="25685,2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5" o:spid="_x0000_s1040"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8" o:spid="_x0000_s1041"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02777D" w:rsidRPr="00CB1A42" w:rsidRDefault="0002777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6</w:t>
                          </w:r>
                          <w:r>
                            <w:fldChar w:fldCharType="end"/>
                          </w:r>
                          <w:r>
                            <w:t>: Simple query routing</w:t>
                          </w:r>
                        </w:p>
                      </w:txbxContent>
                    </v:textbox>
                  </v:shape>
                </v:group>
                <v:shape id="Text Box 19" o:spid="_x0000_s1042" type="#_x0000_t202" style="position:absolute;left:26308;top:21392;width:2719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02777D" w:rsidRPr="00761C16" w:rsidRDefault="0002777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55590">
                          <w:rPr>
                            <w:noProof/>
                          </w:rPr>
                          <w:t>6</w:t>
                        </w:r>
                        <w:r>
                          <w:fldChar w:fldCharType="end"/>
                        </w:r>
                        <w:r>
                          <w:t>: Routing with finger table</w:t>
                        </w:r>
                      </w:p>
                    </w:txbxContent>
                  </v:textbox>
                </v:shape>
                <v:shape id="Image6" o:spid="_x0000_s1043" type="#_x0000_t75" style="position:absolute;left:26483;width:2717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w10:wrap type="square"/>
              </v:group>
            </w:pict>
          </mc:Fallback>
        </mc:AlternateContent>
      </w: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40832"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02777D" w:rsidRPr="00FD1410" w:rsidRDefault="0002777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4" style="position:absolute;margin-left:0;margin-top:41.7pt;width:328.05pt;height:217.8pt;z-index:251640832;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4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02777D" w:rsidRPr="00FD1410" w:rsidRDefault="0002777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44928"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02777D" w:rsidRPr="00F23522" w:rsidRDefault="0002777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47" style="position:absolute;margin-left:-.1pt;margin-top:108.15pt;width:368.5pt;height:139.55pt;z-index:251644928"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4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02777D" w:rsidRPr="00F23522" w:rsidRDefault="0002777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w:t>
      </w:r>
      <w:proofErr w:type="spellStart"/>
      <w:r w:rsidR="007F12D8">
        <w:t>utili</w:t>
      </w:r>
      <w:r w:rsidR="00E11315">
        <w:t>s</w:t>
      </w:r>
      <w:r w:rsidR="007F12D8">
        <w:t>e</w:t>
      </w:r>
      <w:proofErr w:type="spellEnd"/>
      <w:r w:rsidR="007F12D8">
        <w:t xml:space="preserv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49024"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02777D" w:rsidRPr="00C10B06" w:rsidRDefault="0002777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50" style="position:absolute;margin-left:-.1pt;margin-top:86.95pt;width:368.5pt;height:187.8pt;z-index:251649024"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5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02777D" w:rsidRPr="00C10B06" w:rsidRDefault="0002777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69504"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02777D" w:rsidRPr="003070C6" w:rsidRDefault="0002777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53" style="position:absolute;margin-left:59.1pt;margin-top:82.9pt;width:259.4pt;height:185.95pt;z-index:251669504"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5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02777D" w:rsidRDefault="0002777D" w:rsidP="00050478">
                          <w:pPr>
                            <w:jc w:val="center"/>
                          </w:pPr>
                          <w:r>
                            <w:t>Library Entry Point</w:t>
                          </w:r>
                        </w:p>
                      </w:txbxContent>
                    </v:textbox>
                  </v:roundrect>
                  <v:roundrect id="Rectangle: Rounded Corners 25" o:spid="_x0000_s105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02777D" w:rsidRDefault="0002777D" w:rsidP="00050478">
                          <w:pPr>
                            <w:jc w:val="center"/>
                          </w:pPr>
                          <w:r>
                            <w:t>Node Logic</w:t>
                          </w:r>
                        </w:p>
                      </w:txbxContent>
                    </v:textbox>
                  </v:roundrect>
                  <v:roundrect id="Rectangle: Rounded Corners 26" o:spid="_x0000_s105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02777D" w:rsidRDefault="0002777D" w:rsidP="00050478">
                          <w:pPr>
                            <w:jc w:val="center"/>
                          </w:pPr>
                          <w:r>
                            <w:t>Communication</w:t>
                          </w:r>
                        </w:p>
                      </w:txbxContent>
                    </v:textbox>
                  </v:roundrect>
                  <v:roundrect id="Rectangle: Rounded Corners 27" o:spid="_x0000_s105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02777D" w:rsidRDefault="0002777D"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5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02777D" w:rsidRPr="003070C6" w:rsidRDefault="0002777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87936"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02777D" w:rsidRPr="00E60209" w:rsidRDefault="0002777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63" style="position:absolute;margin-left:11.6pt;margin-top:149.25pt;width:343pt;height:207pt;z-index:251687936;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02777D" w:rsidRDefault="0002777D" w:rsidP="002225F0">
                          <w:pPr>
                            <w:jc w:val="center"/>
                          </w:pPr>
                          <w:r>
                            <w:t>Virtual Node</w:t>
                          </w:r>
                        </w:p>
                      </w:txbxContent>
                    </v:textbox>
                  </v:roundrect>
                  <v:roundrect id="Rectangle: Rounded Corners 29" o:spid="_x0000_s106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02777D" w:rsidRDefault="0002777D" w:rsidP="002225F0">
                          <w:pPr>
                            <w:jc w:val="center"/>
                          </w:pPr>
                          <w:r>
                            <w:t>Communication</w:t>
                          </w:r>
                        </w:p>
                      </w:txbxContent>
                    </v:textbox>
                  </v:roundrect>
                  <v:roundrect id="Rectangle: Rounded Corners 30" o:spid="_x0000_s106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02777D" w:rsidRDefault="0002777D" w:rsidP="002225F0">
                          <w:pPr>
                            <w:jc w:val="center"/>
                          </w:pPr>
                          <w:r>
                            <w:t>Physical Node</w:t>
                          </w:r>
                        </w:p>
                      </w:txbxContent>
                    </v:textbox>
                  </v:roundrect>
                  <v:roundrect id="Rectangle: Rounded Corners 31" o:spid="_x0000_s106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02777D" w:rsidRDefault="0002777D" w:rsidP="002225F0">
                          <w:pPr>
                            <w:jc w:val="center"/>
                          </w:pPr>
                          <w:r>
                            <w:t>Virtual Node</w:t>
                          </w:r>
                        </w:p>
                      </w:txbxContent>
                    </v:textbox>
                  </v:roundrect>
                  <v:shape id="Cloud 33" o:spid="_x0000_s106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02777D" w:rsidRDefault="0002777D" w:rsidP="002225F0">
                          <w:pPr>
                            <w:jc w:val="center"/>
                          </w:pPr>
                          <w:r>
                            <w:t>External Network</w:t>
                          </w:r>
                        </w:p>
                      </w:txbxContent>
                    </v:textbox>
                  </v:shape>
                  <v:shape id="Straight Arrow Connector 42" o:spid="_x0000_s107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02777D" w:rsidRPr="00E60209" w:rsidRDefault="0002777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692032"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02777D" w:rsidRPr="00154D1B" w:rsidRDefault="0002777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75" style="position:absolute;margin-left:-.65pt;margin-top:83.7pt;width:368.8pt;height:218pt;z-index:251692032;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02777D" w:rsidRPr="00154D1B" w:rsidRDefault="0002777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w:t>
      </w:r>
      <w:r>
        <w:lastRenderedPageBreak/>
        <w:t xml:space="preserve">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mc:AlternateContent>
          <mc:Choice Requires="wpg">
            <w:drawing>
              <wp:anchor distT="0" distB="0" distL="114300" distR="114300" simplePos="0" relativeHeight="251740160"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2777D" w:rsidRDefault="0002777D"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02777D" w:rsidRPr="009011CC" w:rsidRDefault="0002777D"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78" style="position:absolute;margin-left:0;margin-top:0;width:438.75pt;height:244.35pt;z-index:251740160;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7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02777D" w:rsidRDefault="0002777D" w:rsidP="00691851">
                          <w:pPr>
                            <w:jc w:val="center"/>
                          </w:pPr>
                          <w:r>
                            <w:t>Chord Supervisor</w:t>
                          </w:r>
                        </w:p>
                      </w:txbxContent>
                    </v:textbox>
                  </v:roundrect>
                  <v:oval id="Oval 75" o:spid="_x0000_s108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02777D" w:rsidRDefault="0002777D" w:rsidP="00691851">
                          <w:pPr>
                            <w:jc w:val="center"/>
                          </w:pPr>
                          <w:r>
                            <w:t>Communication Layer</w:t>
                          </w:r>
                        </w:p>
                      </w:txbxContent>
                    </v:textbox>
                  </v:oval>
                  <v:oval id="Oval 76" o:spid="_x0000_s108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02777D" w:rsidRDefault="0002777D" w:rsidP="00691851">
                          <w:pPr>
                            <w:jc w:val="center"/>
                          </w:pPr>
                          <w:r>
                            <w:t>Virtual Node</w:t>
                          </w:r>
                        </w:p>
                      </w:txbxContent>
                    </v:textbox>
                  </v:oval>
                  <v:oval id="Oval 77" o:spid="_x0000_s108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02777D" w:rsidRDefault="0002777D" w:rsidP="00691851">
                          <w:pPr>
                            <w:jc w:val="center"/>
                          </w:pPr>
                          <w:r>
                            <w:t>Virtual Node</w:t>
                          </w:r>
                        </w:p>
                      </w:txbxContent>
                    </v:textbox>
                  </v:oval>
                  <v:oval id="Oval 78" o:spid="_x0000_s108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02777D" w:rsidRDefault="0002777D" w:rsidP="00691851">
                          <w:pPr>
                            <w:jc w:val="center"/>
                          </w:pPr>
                          <w:r>
                            <w:t>Physical Node</w:t>
                          </w:r>
                        </w:p>
                      </w:txbxContent>
                    </v:textbox>
                  </v:oval>
                  <v:shape id="Rectangle: Single Corner Snipped 79" o:spid="_x0000_s108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8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02777D" w:rsidRPr="009011CC" w:rsidRDefault="0002777D"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proofErr w:type="spellStart"/>
      <w:r w:rsidR="000F4DE0">
        <w:rPr>
          <w:i/>
          <w:iCs/>
        </w:rPr>
        <w:t>init</w:t>
      </w:r>
      <w:proofErr w:type="spellEnd"/>
      <w:r w:rsidR="000F4DE0">
        <w:t xml:space="preserve"> function </w:t>
      </w:r>
      <w:r w:rsidR="00BB17CD">
        <w:t>of</w:t>
      </w:r>
      <w:r w:rsidR="000F4DE0">
        <w:t xml:space="preserve"> the </w:t>
      </w:r>
      <w:proofErr w:type="spellStart"/>
      <w:r w:rsidR="000F4DE0">
        <w:t>ChordNode</w:t>
      </w:r>
      <w:proofErr w:type="spellEnd"/>
      <w:r w:rsidR="000F4DE0">
        <w:t xml:space="preserve"> module</w:t>
      </w:r>
      <w:r w:rsidR="00BB17CD">
        <w:t>.</w:t>
      </w:r>
    </w:p>
    <w:p w:rsidR="00747450" w:rsidRDefault="00747450" w:rsidP="0032147A"/>
    <w:p w:rsidR="0032147A" w:rsidRDefault="00747450" w:rsidP="0032147A">
      <w:r>
        <w:t xml:space="preserve">The </w:t>
      </w:r>
      <w:proofErr w:type="spellStart"/>
      <w:r>
        <w:t>NodeState</w:t>
      </w:r>
      <w:proofErr w:type="spellEnd"/>
      <w:r>
        <w:t xml:space="preserv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proofErr w:type="spellStart"/>
      <w:r>
        <w:rPr>
          <w:i/>
          <w:iCs/>
        </w:rPr>
        <w:t>i</w:t>
      </w:r>
      <w:proofErr w:type="spellEnd"/>
      <w:r>
        <w:rPr>
          <w:i/>
          <w:iCs/>
        </w:rPr>
        <w:t xml:space="preserve">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proofErr w:type="spellStart"/>
      <w:r w:rsidRPr="00756B15">
        <w:rPr>
          <w:u w:val="single"/>
        </w:rPr>
        <w:t>Storage</w:t>
      </w:r>
      <w:r>
        <w:t>_</w:t>
      </w:r>
      <w:r w:rsidRPr="00756B15">
        <w:rPr>
          <w:u w:val="single"/>
        </w:rPr>
        <w:t>ref</w:t>
      </w:r>
      <w:proofErr w:type="spellEnd"/>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proofErr w:type="spellStart"/>
      <w:r>
        <w:rPr>
          <w:u w:val="single"/>
        </w:rPr>
        <w:t>Stabilization_interval</w:t>
      </w:r>
      <w:proofErr w:type="spellEnd"/>
      <w:r>
        <w:rPr>
          <w:u w:val="single"/>
        </w:rPr>
        <w:t xml:space="preserve">:  </w:t>
      </w:r>
      <w:r>
        <w:t xml:space="preserve">The interval a node waits to run the </w:t>
      </w:r>
      <w:r>
        <w:rPr>
          <w:i/>
          <w:iCs/>
        </w:rPr>
        <w:t>stabilize()</w:t>
      </w:r>
      <w:r>
        <w:t xml:space="preserve"> function.</w:t>
      </w:r>
    </w:p>
    <w:p w:rsidR="00756B15" w:rsidRDefault="00756B15" w:rsidP="00747450">
      <w:pPr>
        <w:pStyle w:val="ListParagraph"/>
        <w:numPr>
          <w:ilvl w:val="0"/>
          <w:numId w:val="14"/>
        </w:numPr>
      </w:pPr>
      <w:proofErr w:type="spellStart"/>
      <w:r>
        <w:rPr>
          <w:u w:val="single"/>
        </w:rPr>
        <w:t>Finger_fix_interval</w:t>
      </w:r>
      <w:proofErr w:type="spellEnd"/>
      <w:r>
        <w:rPr>
          <w:u w:val="single"/>
        </w:rPr>
        <w:t>:</w:t>
      </w:r>
      <w:r>
        <w:t xml:space="preserve"> The interval a node waits to run the </w:t>
      </w:r>
      <w:proofErr w:type="spellStart"/>
      <w:r>
        <w:rPr>
          <w:i/>
          <w:iCs/>
        </w:rPr>
        <w:t>fix_fingers</w:t>
      </w:r>
      <w:proofErr w:type="spellEnd"/>
      <w:r>
        <w:rPr>
          <w:i/>
          <w:iCs/>
        </w:rPr>
        <w:t>()</w:t>
      </w:r>
      <w:r>
        <w:t xml:space="preserve"> function.</w:t>
      </w:r>
    </w:p>
    <w:p w:rsidR="00756B15" w:rsidRDefault="00756B15" w:rsidP="00747450">
      <w:pPr>
        <w:pStyle w:val="ListParagraph"/>
        <w:numPr>
          <w:ilvl w:val="0"/>
          <w:numId w:val="14"/>
        </w:numPr>
      </w:pPr>
      <w:proofErr w:type="spellStart"/>
      <w:r>
        <w:rPr>
          <w:u w:val="single"/>
        </w:rPr>
        <w:t>Predecessor_check_interval</w:t>
      </w:r>
      <w:proofErr w:type="spellEnd"/>
      <w:r>
        <w:rPr>
          <w:u w:val="single"/>
        </w:rPr>
        <w:t>:</w:t>
      </w:r>
      <w:r>
        <w:t xml:space="preserve"> The interval a node waits to run the </w:t>
      </w:r>
      <w:proofErr w:type="spellStart"/>
      <w:r>
        <w:rPr>
          <w:i/>
          <w:iCs/>
        </w:rPr>
        <w:t>check_predecessor</w:t>
      </w:r>
      <w:proofErr w:type="spellEnd"/>
      <w:r>
        <w:rPr>
          <w:i/>
          <w:iCs/>
        </w:rPr>
        <w:t>()</w:t>
      </w:r>
      <w:r>
        <w:t xml:space="preserve"> function.</w:t>
      </w:r>
    </w:p>
    <w:p w:rsidR="00756B15" w:rsidRDefault="00756B15" w:rsidP="00747450">
      <w:pPr>
        <w:pStyle w:val="ListParagraph"/>
        <w:numPr>
          <w:ilvl w:val="0"/>
          <w:numId w:val="14"/>
        </w:numPr>
      </w:pPr>
      <w:proofErr w:type="spellStart"/>
      <w:r>
        <w:rPr>
          <w:u w:val="single"/>
        </w:rPr>
        <w:t>Next_fix_finger</w:t>
      </w:r>
      <w:proofErr w:type="spellEnd"/>
      <w:r>
        <w:rPr>
          <w:u w:val="single"/>
        </w:rPr>
        <w:t>:</w:t>
      </w:r>
      <w:r>
        <w:t xml:space="preserve"> The next entry in the finger table that </w:t>
      </w:r>
      <w:proofErr w:type="spellStart"/>
      <w:r>
        <w:rPr>
          <w:i/>
          <w:iCs/>
        </w:rPr>
        <w:t>fix_fingers</w:t>
      </w:r>
      <w:proofErr w:type="spellEnd"/>
      <w:r>
        <w:rPr>
          <w:i/>
          <w:iCs/>
        </w:rPr>
        <w:t>()</w:t>
      </w:r>
      <w:r w:rsidR="002C077E">
        <w:t xml:space="preserve"> is going to maintain.</w:t>
      </w:r>
    </w:p>
    <w:p w:rsidR="00937CFF" w:rsidRDefault="00427690" w:rsidP="009D6DCC">
      <w:pPr>
        <w:pStyle w:val="ListParagraph"/>
        <w:numPr>
          <w:ilvl w:val="0"/>
          <w:numId w:val="14"/>
        </w:numPr>
      </w:pPr>
      <w:proofErr w:type="spellStart"/>
      <w:r>
        <w:rPr>
          <w:u w:val="single"/>
        </w:rPr>
        <w:lastRenderedPageBreak/>
        <w:t>Bit_size</w:t>
      </w:r>
      <w:proofErr w:type="spellEnd"/>
      <w:r>
        <w:rPr>
          <w:u w:val="single"/>
        </w:rPr>
        <w:t>:</w:t>
      </w:r>
      <w:r>
        <w:t xml:space="preserve"> The bit size in use in the network. Used for example in </w:t>
      </w:r>
      <w:proofErr w:type="spellStart"/>
      <w:r>
        <w:rPr>
          <w:i/>
          <w:iCs/>
        </w:rPr>
        <w:t>fix_fingers</w:t>
      </w:r>
      <w:proofErr w:type="spellEnd"/>
      <w:r>
        <w:rPr>
          <w:i/>
          <w:iCs/>
        </w:rPr>
        <w:t xml:space="preserve">() </w:t>
      </w:r>
      <w:r>
        <w:t>to start maintaining entries at the start of the identifier circle when it reaches the largest value of the network.</w:t>
      </w:r>
    </w:p>
    <w:p w:rsidR="00B004F2" w:rsidRDefault="00B004F2" w:rsidP="00B004F2">
      <w:pPr>
        <w:pStyle w:val="Heading3"/>
        <w:numPr>
          <w:ilvl w:val="0"/>
          <w:numId w:val="0"/>
        </w:numPr>
        <w:ind w:left="360"/>
      </w:pPr>
      <w:bookmarkStart w:id="25" w:name="_Toc48667832"/>
      <w:r>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w:t>
      </w:r>
      <w:proofErr w:type="spellStart"/>
      <w:r>
        <w:t>Callback</w:t>
      </w:r>
      <w:proofErr w:type="spellEnd"/>
      <w:r>
        <w:t xml:space="preserve"> Example</w:t>
      </w:r>
      <w:bookmarkEnd w:id="26"/>
    </w:p>
    <w:p w:rsidR="00937CFF" w:rsidRDefault="00263D3D" w:rsidP="00937CFF">
      <w:r>
        <w:rPr>
          <w:noProof/>
        </w:rPr>
        <mc:AlternateContent>
          <mc:Choice Requires="wpg">
            <w:drawing>
              <wp:anchor distT="0" distB="0" distL="114300" distR="114300" simplePos="0" relativeHeight="251700224"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02777D" w:rsidRPr="002A4B48" w:rsidRDefault="0002777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91" style="position:absolute;margin-left:23.8pt;margin-top:45.65pt;width:321.25pt;height:112.6pt;z-index:251700224"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02777D" w:rsidRPr="002A4B48" w:rsidRDefault="0002777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reply, </w:t>
      </w:r>
      <w:proofErr w:type="spellStart"/>
      <w:r w:rsidR="00EE4112">
        <w:t>any_value</w:t>
      </w:r>
      <w:proofErr w:type="spellEnd"/>
      <w:r w:rsidR="00EE4112">
        <w:t>,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lastRenderedPageBreak/>
        <w:t>5.2.</w:t>
      </w:r>
      <w:r w:rsidR="00B004F2">
        <w:t>5</w:t>
      </w:r>
      <w:r>
        <w:t xml:space="preserve"> Asynchronous </w:t>
      </w:r>
      <w:proofErr w:type="spellStart"/>
      <w:r>
        <w:t>Callback</w:t>
      </w:r>
      <w:proofErr w:type="spellEnd"/>
      <w:r>
        <w:t xml:space="preserve"> Example</w:t>
      </w:r>
      <w:bookmarkEnd w:id="27"/>
    </w:p>
    <w:p w:rsidR="00937CFF" w:rsidRDefault="00C52B84" w:rsidP="00937CFF">
      <w:r>
        <w:rPr>
          <w:noProof/>
        </w:rPr>
        <mc:AlternateContent>
          <mc:Choice Requires="wpg">
            <w:drawing>
              <wp:anchor distT="0" distB="0" distL="114300" distR="114300" simplePos="0" relativeHeight="251704320"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02777D" w:rsidRPr="006719D4" w:rsidRDefault="0002777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94" style="position:absolute;margin-left:-6.1pt;margin-top:61.15pt;width:371.05pt;height:191.4pt;z-index:251704320"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02777D" w:rsidRPr="006719D4" w:rsidRDefault="0002777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asynchronous </w:t>
      </w:r>
      <w:r w:rsidR="009F28A6">
        <w:t xml:space="preserve">callbacks </w:t>
      </w:r>
      <w:r w:rsidR="00C52B84">
        <w:t xml:space="preserve">are accessed in this case by calling </w:t>
      </w:r>
      <w:proofErr w:type="spellStart"/>
      <w:r w:rsidR="00C52B84">
        <w:rPr>
          <w:i/>
          <w:iCs/>
        </w:rPr>
        <w:t>GenServer.cast</w:t>
      </w:r>
      <w:proofErr w:type="spellEnd"/>
      <w:r w:rsidR="00C52B84">
        <w:rPr>
          <w:i/>
          <w:iCs/>
        </w:rPr>
        <w:t>({:notify, node})</w:t>
      </w:r>
      <w:r w:rsidR="00C52B84">
        <w:t>. The output of this callback is a tuple with the :</w:t>
      </w:r>
      <w:proofErr w:type="spellStart"/>
      <w:r w:rsidR="00C52B84">
        <w:t>noreply</w:t>
      </w:r>
      <w:proofErr w:type="spell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predecessor</w:t>
      </w:r>
      <w:proofErr w:type="spellEnd"/>
      <w:r w:rsidR="008E4E42">
        <w:rPr>
          <w:i/>
          <w:iCs/>
        </w:rPr>
        <w:t xml:space="preserve">() </w:t>
      </w:r>
      <w:r w:rsidR="008E4E42">
        <w:t xml:space="preserve">which checks if a node’s predecessor has failed. The function below runs </w:t>
      </w:r>
      <w:proofErr w:type="spellStart"/>
      <w:r w:rsidR="008E4E42">
        <w:rPr>
          <w:i/>
          <w:iCs/>
        </w:rPr>
        <w:t>check_predecessor</w:t>
      </w:r>
      <w:proofErr w:type="spell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rsidR="00937CFF" w:rsidRPr="00937CFF" w:rsidRDefault="008E4E42" w:rsidP="00937CFF">
      <w:r>
        <w:rPr>
          <w:noProof/>
        </w:rPr>
        <mc:AlternateContent>
          <mc:Choice Requires="wpg">
            <w:drawing>
              <wp:anchor distT="0" distB="0" distL="114300" distR="114300" simplePos="0" relativeHeight="251708416"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02777D" w:rsidRPr="005533AD" w:rsidRDefault="0002777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97" style="position:absolute;margin-left:23.8pt;margin-top:14.15pt;width:320.3pt;height:108.5pt;z-index:251708416"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9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02777D" w:rsidRPr="005533AD" w:rsidRDefault="0002777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t>5.2.</w:t>
      </w:r>
      <w:r w:rsidR="00B004F2">
        <w:t>8</w:t>
      </w:r>
      <w:r>
        <w:t xml:space="preserve"> Voluntary Node Departure</w:t>
      </w:r>
      <w:bookmarkEnd w:id="30"/>
    </w:p>
    <w:p w:rsidR="00937CFF" w:rsidRDefault="00492067" w:rsidP="00937CFF">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w:t>
      </w:r>
      <w:proofErr w:type="spellStart"/>
      <w:r w:rsidR="00BD3276">
        <w:t>GenServer’s</w:t>
      </w:r>
      <w:proofErr w:type="spellEnd"/>
      <w:r w:rsidR="00BD3276">
        <w:t xml:space="preserve"> </w:t>
      </w:r>
      <w:r w:rsidR="00BD3276">
        <w:rPr>
          <w:i/>
          <w:iCs/>
        </w:rPr>
        <w:t xml:space="preserve">terminate() </w:t>
      </w:r>
      <w:r w:rsidR="00BD3276">
        <w:t>callback</w:t>
      </w:r>
      <w:r w:rsidR="00C34F06">
        <w:t>,</w:t>
      </w:r>
      <w:r w:rsidR="00BD3276">
        <w:t xml:space="preserve"> which is called if an exception is raised in the node process or the process supervisor sends an exit signal.</w:t>
      </w:r>
    </w:p>
    <w:p w:rsidR="007358BF" w:rsidRDefault="007358BF" w:rsidP="00A44F46">
      <w:pPr>
        <w:pStyle w:val="Heading2"/>
        <w:numPr>
          <w:ilvl w:val="0"/>
          <w:numId w:val="0"/>
        </w:numPr>
        <w:ind w:left="216"/>
      </w:pPr>
      <w:bookmarkStart w:id="31" w:name="_Toc48667838"/>
      <w:r>
        <w:t>5.3 Communication Layer</w:t>
      </w:r>
      <w:bookmarkEnd w:id="31"/>
    </w:p>
    <w:p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rsidR="00AE6387" w:rsidRDefault="00AE6387" w:rsidP="00AE6387">
      <w:pPr>
        <w:pStyle w:val="ListParagraph"/>
        <w:numPr>
          <w:ilvl w:val="0"/>
          <w:numId w:val="15"/>
        </w:numPr>
      </w:pPr>
      <w:proofErr w:type="spellStart"/>
      <w:r>
        <w:t>gRPC</w:t>
      </w:r>
      <w:proofErr w:type="spellEnd"/>
      <w:r>
        <w:t>: A high performance RPC system that uses HTTP as a transport layer</w:t>
      </w:r>
      <w:r w:rsidR="00216C94">
        <w:t>.</w:t>
      </w:r>
    </w:p>
    <w:p w:rsidR="00216C94" w:rsidRDefault="00216C94" w:rsidP="00AE6387">
      <w:pPr>
        <w:pStyle w:val="ListParagraph"/>
        <w:numPr>
          <w:ilvl w:val="0"/>
          <w:numId w:val="15"/>
        </w:numPr>
      </w:pPr>
      <w:r>
        <w:t>JSON-RPC: A RPC protocol that sends messages in JSON format.</w:t>
      </w:r>
    </w:p>
    <w:p w:rsidR="00EE61FD" w:rsidRPr="0078219E" w:rsidRDefault="00EE61FD" w:rsidP="00EE61FD">
      <w:r>
        <w:t xml:space="preserve">Additionally, th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rsidR="00CD7D8D" w:rsidRDefault="00CD7D8D" w:rsidP="00CD7D8D">
      <w:pPr>
        <w:pStyle w:val="Heading3"/>
        <w:numPr>
          <w:ilvl w:val="0"/>
          <w:numId w:val="0"/>
        </w:numPr>
        <w:ind w:left="360"/>
      </w:pPr>
      <w:bookmarkStart w:id="32" w:name="_Toc48667839"/>
      <w:r>
        <w:t xml:space="preserve">5.3.1 </w:t>
      </w:r>
      <w:proofErr w:type="spellStart"/>
      <w:r>
        <w:t>gRPC</w:t>
      </w:r>
      <w:proofErr w:type="spellEnd"/>
      <w:r>
        <w:t xml:space="preserve">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device with only necessary values sent over the wire</w:t>
      </w:r>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system, the naming convention being “Node_&lt;node-id&gt;”.</w:t>
      </w:r>
    </w:p>
    <w:p w:rsidR="00911DCD" w:rsidRDefault="00911DCD"/>
    <w:p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proofErr w:type="spellStart"/>
      <w:r w:rsidR="003C7A8B">
        <w:rPr>
          <w:i/>
          <w:iCs/>
        </w:rPr>
        <w:t>find_successor</w:t>
      </w:r>
      <w:proofErr w:type="spellEnd"/>
      <w:r w:rsidR="003C7A8B">
        <w:rPr>
          <w:i/>
          <w:iCs/>
        </w:rPr>
        <w:t>()</w:t>
      </w:r>
      <w:r w:rsidR="003C7A8B">
        <w:t xml:space="preserve"> method shown below.</w:t>
      </w:r>
    </w:p>
    <w:p w:rsidR="00320057" w:rsidRPr="00320057" w:rsidRDefault="00FD5F0F" w:rsidP="00320057">
      <w:r>
        <w:rPr>
          <w:noProof/>
        </w:rPr>
        <mc:AlternateContent>
          <mc:Choice Requires="wpg">
            <w:drawing>
              <wp:anchor distT="0" distB="0" distL="114300" distR="114300" simplePos="0" relativeHeight="251712512"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02777D" w:rsidRPr="00F6330B" w:rsidRDefault="0002777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100" style="position:absolute;margin-left:0;margin-top:32.2pt;width:335.2pt;height:75.25pt;z-index:251712512;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02777D" w:rsidRPr="00F6330B" w:rsidRDefault="0002777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Default="00123C37" w:rsidP="00123C37">
      <w:pPr>
        <w:pStyle w:val="Heading3"/>
        <w:numPr>
          <w:ilvl w:val="0"/>
          <w:numId w:val="0"/>
        </w:numPr>
        <w:ind w:left="360"/>
      </w:pPr>
      <w:bookmarkStart w:id="34" w:name="_Toc48667841"/>
      <w:r>
        <w:lastRenderedPageBreak/>
        <w:t>5.3.3 JSON-RPC Client</w:t>
      </w:r>
      <w:bookmarkEnd w:id="34"/>
    </w:p>
    <w:p w:rsidR="00320057" w:rsidRPr="003E205E" w:rsidRDefault="003E205E" w:rsidP="00320057">
      <w:r>
        <w:rPr>
          <w:noProof/>
        </w:rPr>
        <mc:AlternateContent>
          <mc:Choice Requires="wpg">
            <w:drawing>
              <wp:anchor distT="0" distB="0" distL="114300" distR="114300" simplePos="0" relativeHeight="251716608"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02777D" w:rsidRPr="003968C1" w:rsidRDefault="0002777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03" style="position:absolute;margin-left:0;margin-top:84.75pt;width:337.9pt;height:128.9pt;z-index:251716608;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02777D" w:rsidRPr="003968C1" w:rsidRDefault="0002777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proofErr w:type="spellStart"/>
      <w:r w:rsidR="00457CD9">
        <w:rPr>
          <w:i/>
          <w:iCs/>
        </w:rPr>
        <w:t>Transport.</w:t>
      </w:r>
      <w:r w:rsidR="004D5018">
        <w:rPr>
          <w:i/>
          <w:iCs/>
        </w:rPr>
        <w:t>S</w:t>
      </w:r>
      <w:r w:rsidR="00457CD9">
        <w:rPr>
          <w:i/>
          <w:iCs/>
        </w:rPr>
        <w:t>imulation</w:t>
      </w:r>
      <w:proofErr w:type="spellEnd"/>
      <w:r w:rsidR="00C72C94">
        <w:t>.</w:t>
      </w:r>
      <w:r w:rsidR="00694EFA">
        <w:t xml:space="preserve"> Using </w:t>
      </w:r>
      <w:proofErr w:type="spellStart"/>
      <w:r w:rsidR="00694EFA">
        <w:rPr>
          <w:i/>
          <w:iCs/>
        </w:rPr>
        <w:t>find_successor</w:t>
      </w:r>
      <w:proofErr w:type="spellEnd"/>
      <w:r w:rsidR="00694EFA">
        <w:rPr>
          <w:i/>
          <w:iCs/>
        </w:rPr>
        <w:t>()</w:t>
      </w:r>
      <w:r w:rsidR="00694EFA">
        <w:t xml:space="preserve"> as an example again, </w:t>
      </w:r>
      <w:r w:rsidR="00843620">
        <w:t>the implementation</w:t>
      </w:r>
      <w:r w:rsidR="00694EFA">
        <w:t xml:space="preserve"> in the </w:t>
      </w:r>
      <w:proofErr w:type="spellStart"/>
      <w:r w:rsidR="00843620">
        <w:rPr>
          <w:i/>
          <w:iCs/>
        </w:rPr>
        <w:t>Transport.Simulation</w:t>
      </w:r>
      <w:proofErr w:type="spellEnd"/>
      <w:r w:rsidR="00694EFA">
        <w:t xml:space="preserve"> module ha</w:t>
      </w:r>
      <w:r w:rsidR="00786B57">
        <w:t>s</w:t>
      </w:r>
      <w:r w:rsidR="00694EFA">
        <w:t xml:space="preserve"> the same logic as</w:t>
      </w:r>
      <w:r w:rsidR="00843620">
        <w:t xml:space="preserve"> the </w:t>
      </w:r>
      <w:proofErr w:type="spellStart"/>
      <w:r w:rsidR="00843620">
        <w:rPr>
          <w:i/>
          <w:iCs/>
        </w:rPr>
        <w:t>find_successor</w:t>
      </w:r>
      <w:proofErr w:type="spellEnd"/>
      <w:r w:rsidR="00843620">
        <w:rPr>
          <w:i/>
          <w:iCs/>
        </w:rPr>
        <w:t xml:space="preserve">() </w:t>
      </w:r>
      <w:r w:rsidR="00843620">
        <w:t>method in</w:t>
      </w:r>
      <w:r w:rsidR="00786B57">
        <w:t xml:space="preserve"> </w:t>
      </w:r>
      <w:proofErr w:type="spellStart"/>
      <w:r w:rsidR="00786B57">
        <w:rPr>
          <w:i/>
          <w:iCs/>
        </w:rPr>
        <w:t>Transport.Server</w:t>
      </w:r>
      <w:proofErr w:type="spellEnd"/>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rsidR="00836AC4" w:rsidRDefault="00836AC4" w:rsidP="00836AC4">
      <w:pPr>
        <w:pStyle w:val="Heading2"/>
        <w:numPr>
          <w:ilvl w:val="0"/>
          <w:numId w:val="0"/>
        </w:numPr>
        <w:ind w:left="216"/>
      </w:pPr>
      <w:bookmarkStart w:id="36" w:name="_Toc48667843"/>
      <w:r>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rsidR="00C05F0D">
        <w:t>,</w:t>
      </w:r>
      <w:r>
        <w:t xml:space="preserve"> they are used in node stabilization and departure functions when handing over keys to another node</w:t>
      </w:r>
      <w:r w:rsidR="0074083B">
        <w:t>.</w:t>
      </w:r>
    </w:p>
    <w:p w:rsidR="0082591B" w:rsidRDefault="0082591B" w:rsidP="0082591B">
      <w:pPr>
        <w:pStyle w:val="Heading2"/>
        <w:numPr>
          <w:ilvl w:val="0"/>
          <w:numId w:val="0"/>
        </w:numPr>
        <w:ind w:left="216"/>
      </w:pPr>
      <w:bookmarkStart w:id="37" w:name="_Toc48667844"/>
      <w:r>
        <w:lastRenderedPageBreak/>
        <w:t>5.5 Library Entry Point</w:t>
      </w:r>
      <w:bookmarkEnd w:id="37"/>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env</w:t>
      </w:r>
      <w:proofErr w:type="spellEnd"/>
      <w:r w:rsidR="0080745F">
        <w:rPr>
          <w:i/>
          <w:iCs/>
        </w:rPr>
        <w:t>(</w:t>
      </w:r>
      <w:proofErr w:type="spellStart"/>
      <w:r w:rsidR="0080745F">
        <w:rPr>
          <w:i/>
          <w:iCs/>
        </w:rPr>
        <w:t>Application_name</w:t>
      </w:r>
      <w:proofErr w:type="spellEnd"/>
      <w:r w:rsidR="0080745F">
        <w:rPr>
          <w:i/>
          <w:iCs/>
        </w:rPr>
        <w:t>,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20704"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02777D" w:rsidRPr="0058303E" w:rsidRDefault="0002777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106" style="position:absolute;margin-left:0;margin-top:114.2pt;width:291.35pt;height:74.55pt;z-index:251720704;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02777D" w:rsidRPr="0058303E" w:rsidRDefault="0002777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19</w:t>
                        </w:r>
                        <w:r>
                          <w:fldChar w:fldCharType="end"/>
                        </w:r>
                        <w:r>
                          <w:t>: Supervisor child specification</w:t>
                        </w:r>
                      </w:p>
                    </w:txbxContent>
                  </v:textbox>
                </v:shape>
                <w10:wrap type="topAndBottom" anchorx="margin"/>
              </v:group>
            </w:pict>
          </mc:Fallback>
        </mc:AlternateContent>
      </w:r>
      <w:r w:rsidR="0080745F">
        <w:t>The application can be run in either a normal mode or a simulation mode. The normal mode look</w:t>
      </w:r>
      <w:r w:rsidR="007E3B3E">
        <w:t>s</w:t>
      </w:r>
      <w:r w:rsidR="0080745F">
        <w:t xml:space="preserve">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proofErr w:type="spellStart"/>
      <w:r>
        <w:rPr>
          <w:i/>
          <w:iCs/>
        </w:rPr>
        <w:t>Supervisor.start_link</w:t>
      </w:r>
      <w:proofErr w:type="spell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t xml:space="preserve">Other functions in this layer are a </w:t>
      </w:r>
      <w:r>
        <w:rPr>
          <w:i/>
          <w:iCs/>
        </w:rPr>
        <w:t>stop()</w:t>
      </w:r>
      <w:r>
        <w:t xml:space="preserve"> function which calls </w:t>
      </w:r>
      <w:proofErr w:type="spellStart"/>
      <w:r>
        <w:rPr>
          <w:i/>
          <w:iCs/>
        </w:rPr>
        <w:t>Supervisor.stop</w:t>
      </w:r>
      <w:proofErr w:type="spellEnd"/>
      <w:r>
        <w:rPr>
          <w:i/>
          <w:iCs/>
        </w:rPr>
        <w:t>()</w:t>
      </w:r>
      <w:r w:rsidR="0088025D">
        <w:t xml:space="preserve"> to</w:t>
      </w:r>
      <w:r>
        <w:t xml:space="preserve"> halt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w:t>
      </w:r>
      <w:proofErr w:type="spellStart"/>
      <w:r>
        <w:t>StateAgent</w:t>
      </w:r>
      <w:proofErr w:type="spellEnd"/>
      <w:r>
        <w:t xml:space="preserve">,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w:t>
      </w:r>
      <w:r w:rsidR="00E63317">
        <w:t xml:space="preserve"> before running the application</w:t>
      </w:r>
      <w:r w:rsidR="00B25403">
        <w:t xml:space="preserve"> or</w:t>
      </w:r>
      <w:r w:rsidR="00E63317">
        <w:t xml:space="preserve"> using</w:t>
      </w:r>
      <w:r w:rsidR="00B25403">
        <w:t xml:space="preserve"> </w:t>
      </w:r>
      <w:proofErr w:type="spellStart"/>
      <w:r w:rsidR="00B25403">
        <w:rPr>
          <w:i/>
          <w:iCs/>
        </w:rPr>
        <w:lastRenderedPageBreak/>
        <w:t>Application.put_env</w:t>
      </w:r>
      <w:proofErr w:type="spellEnd"/>
      <w:r w:rsidR="00B25403">
        <w:rPr>
          <w:i/>
          <w:iCs/>
        </w:rPr>
        <w:t>()</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667845"/>
      <w:r>
        <w:lastRenderedPageBreak/>
        <w:t>Testing</w:t>
      </w:r>
      <w:bookmarkEnd w:id="38"/>
    </w:p>
    <w:p w:rsidR="001A716E" w:rsidRDefault="0002777D" w:rsidP="0002777D">
      <w:r>
        <w:t>When developing the application modules, I took a test</w:t>
      </w:r>
      <w:r w:rsidR="002E4765">
        <w:t>-</w:t>
      </w:r>
      <w:r>
        <w:t>driven development approach</w:t>
      </w:r>
      <w:r w:rsidR="003B5430">
        <w:t>, using</w:t>
      </w:r>
      <w:r w:rsidR="002E4765">
        <w:t xml:space="preserve"> </w:t>
      </w:r>
      <w:r w:rsidR="003B5430">
        <w:t>u</w:t>
      </w:r>
      <w:r w:rsidR="00502513">
        <w:t xml:space="preserve">nit tests </w:t>
      </w:r>
      <w:r w:rsidR="001F7E79">
        <w:t xml:space="preserve">done </w:t>
      </w:r>
      <w:r w:rsidR="00502513">
        <w:t xml:space="preserve">for the Chord node </w:t>
      </w:r>
      <w:r w:rsidR="001F7E79">
        <w:t xml:space="preserve">and storage </w:t>
      </w:r>
      <w:r w:rsidR="00502513">
        <w:t>module</w:t>
      </w:r>
      <w:r w:rsidR="001F7E79">
        <w:t>s</w:t>
      </w:r>
      <w:r w:rsidR="00502513">
        <w:t xml:space="preserve"> </w:t>
      </w:r>
      <w:r w:rsidR="003B5430">
        <w:t>to</w:t>
      </w:r>
      <w:r w:rsidR="00502513">
        <w:t xml:space="preserve"> validat</w:t>
      </w:r>
      <w:r w:rsidR="003B5430">
        <w:t>e</w:t>
      </w:r>
      <w:r w:rsidR="00502513">
        <w:t xml:space="preserve"> </w:t>
      </w:r>
      <w:r w:rsidR="001F7E79">
        <w:t>that functions gave the correct outputs. However, peer-to-peer networks can only be effectively evaluated when tested at a large enough scale. I chose to replicate two tests from</w:t>
      </w:r>
      <w:r w:rsidR="005364D3">
        <w:t xml:space="preserve"> </w:t>
      </w:r>
      <w:r w:rsidR="001F7E79">
        <w:t>the Chord paper and evaluate the performance of this project’s implementation against the results of those tests</w:t>
      </w:r>
      <w:r w:rsidR="00CD7582">
        <w:t>, the two tests being load balance of keys across a network and query path lengths. This section will give a description of how the two tests measure a network and compare the results from the Chord paper against those collected in my tests.</w:t>
      </w:r>
      <w:r w:rsidR="00E00DAF">
        <w:t xml:space="preserve"> It is worth noting that the tests conducted in the paper are with the assumption that virtual node functionality is implemented. However due to time constraints, this functionality is not present in this project implementation, thus performance </w:t>
      </w:r>
      <w:r w:rsidR="005D4EA9">
        <w:t>from</w:t>
      </w:r>
      <w:r w:rsidR="00E00DAF">
        <w:t xml:space="preserve"> test</w:t>
      </w:r>
      <w:r w:rsidR="005D4EA9">
        <w:t>s</w:t>
      </w:r>
      <w:r w:rsidR="00E00DAF">
        <w:t xml:space="preserve"> might not be as </w:t>
      </w:r>
      <w:r w:rsidR="005D4EA9">
        <w:t>good</w:t>
      </w:r>
      <w:r w:rsidR="00E00DAF">
        <w:t xml:space="preserve"> as th</w:t>
      </w:r>
      <w:r w:rsidR="005D4EA9">
        <w:t xml:space="preserve">ose from </w:t>
      </w:r>
      <w:r w:rsidR="00E00DAF">
        <w:t>Chord paper</w:t>
      </w:r>
      <w:r w:rsidR="005D4EA9">
        <w:t>.</w:t>
      </w:r>
      <w:r w:rsidR="00C14211">
        <w:t xml:space="preserve"> </w:t>
      </w:r>
    </w:p>
    <w:p w:rsidR="001A716E" w:rsidRDefault="001A716E" w:rsidP="0002777D"/>
    <w:p w:rsidR="00892063" w:rsidRPr="00D31FAD" w:rsidRDefault="00C14211" w:rsidP="0002777D">
      <w:r>
        <w:t xml:space="preserve">The functions for the tests described below can be found in </w:t>
      </w:r>
      <w:r>
        <w:rPr>
          <w:i/>
          <w:iCs/>
        </w:rPr>
        <w:t>lib/simulations/</w:t>
      </w:r>
      <w:proofErr w:type="spellStart"/>
      <w:r>
        <w:rPr>
          <w:i/>
          <w:iCs/>
        </w:rPr>
        <w:t>test_simulations.ex</w:t>
      </w:r>
      <w:proofErr w:type="spellEnd"/>
      <w:r>
        <w:t xml:space="preserve"> </w:t>
      </w:r>
      <w:r w:rsidR="00624F9F">
        <w:t>accessible through</w:t>
      </w:r>
      <w:r>
        <w:t xml:space="preserve"> the Elixir shell</w:t>
      </w:r>
      <w:r w:rsidR="00624F9F">
        <w:t xml:space="preserve"> </w:t>
      </w:r>
      <w:r w:rsidR="003379B6">
        <w:t xml:space="preserve">by entering </w:t>
      </w:r>
      <w:proofErr w:type="spellStart"/>
      <w:r w:rsidR="003379B6">
        <w:rPr>
          <w:i/>
          <w:iCs/>
        </w:rPr>
        <w:t>iex</w:t>
      </w:r>
      <w:proofErr w:type="spellEnd"/>
      <w:r w:rsidR="003379B6">
        <w:rPr>
          <w:i/>
          <w:iCs/>
        </w:rPr>
        <w:t xml:space="preserve"> -S mix </w:t>
      </w:r>
      <w:r w:rsidR="003379B6">
        <w:t>in a terminal</w:t>
      </w:r>
      <w:r w:rsidR="00235447">
        <w:t xml:space="preserve"> </w:t>
      </w:r>
      <w:r w:rsidR="00624F9F">
        <w:t>set to the project root directory</w:t>
      </w:r>
      <w:r>
        <w:t>.</w:t>
      </w:r>
      <w:r w:rsidR="001A716E">
        <w:t xml:space="preserve"> This module contains a function called </w:t>
      </w:r>
      <w:proofErr w:type="spellStart"/>
      <w:r w:rsidR="001A716E">
        <w:rPr>
          <w:i/>
          <w:iCs/>
        </w:rPr>
        <w:t>bootstrap_network</w:t>
      </w:r>
      <w:proofErr w:type="spellEnd"/>
      <w:r w:rsidR="001A716E">
        <w:rPr>
          <w:i/>
          <w:iCs/>
        </w:rPr>
        <w:t>()</w:t>
      </w:r>
      <w:r w:rsidR="001A716E">
        <w:t xml:space="preserve"> to start up a Chord network in simulation mode.</w:t>
      </w:r>
      <w:r w:rsidR="001F07B3">
        <w:t xml:space="preserve"> The function takes the network size and a </w:t>
      </w:r>
      <w:r w:rsidR="00F71444">
        <w:t xml:space="preserve">node </w:t>
      </w:r>
      <w:r w:rsidR="001F07B3">
        <w:t>stabilization interval period as input and sets these in the application environment variables.</w:t>
      </w:r>
      <w:r w:rsidR="00D31FAD">
        <w:t xml:space="preserve"> Adding nodes into the network is done in the </w:t>
      </w:r>
      <w:proofErr w:type="spellStart"/>
      <w:r w:rsidR="00D31FAD">
        <w:rPr>
          <w:i/>
          <w:iCs/>
        </w:rPr>
        <w:t>join_network</w:t>
      </w:r>
      <w:proofErr w:type="spellEnd"/>
      <w:r w:rsidR="00D31FAD">
        <w:rPr>
          <w:i/>
          <w:iCs/>
        </w:rPr>
        <w:t xml:space="preserve">() </w:t>
      </w:r>
      <w:r w:rsidR="00D31FAD">
        <w:t xml:space="preserve">function where for each node </w:t>
      </w:r>
      <w:r w:rsidR="00D31FAD">
        <w:rPr>
          <w:i/>
          <w:iCs/>
        </w:rPr>
        <w:t>N</w:t>
      </w:r>
      <w:r w:rsidR="00D31FAD">
        <w:t xml:space="preserve"> in a list, a random node ID </w:t>
      </w:r>
      <w:r w:rsidR="00D31FAD">
        <w:rPr>
          <w:i/>
          <w:iCs/>
        </w:rPr>
        <w:t>R</w:t>
      </w:r>
      <w:r w:rsidR="00D31FAD">
        <w:t xml:space="preserve"> is picked from the list and the </w:t>
      </w:r>
      <w:r w:rsidR="00D31FAD">
        <w:rPr>
          <w:i/>
          <w:iCs/>
        </w:rPr>
        <w:t xml:space="preserve">join() </w:t>
      </w:r>
      <w:r w:rsidR="00D31FAD">
        <w:t>function call is made by N to R.</w:t>
      </w:r>
    </w:p>
    <w:p w:rsidR="00892063" w:rsidRDefault="00892063" w:rsidP="00065052">
      <w:pPr>
        <w:pStyle w:val="Heading2"/>
        <w:numPr>
          <w:ilvl w:val="0"/>
          <w:numId w:val="0"/>
        </w:numPr>
        <w:ind w:left="216"/>
      </w:pPr>
      <w:r>
        <w:t xml:space="preserve">6.1 </w:t>
      </w:r>
      <w:r w:rsidR="00065052">
        <w:t>Load balance</w:t>
      </w:r>
    </w:p>
    <w:p w:rsidR="00065052" w:rsidRDefault="00065052" w:rsidP="00065052">
      <w:r>
        <w:t>The test in Section V(</w:t>
      </w:r>
      <w:r w:rsidR="0081716A">
        <w:t>B</w:t>
      </w:r>
      <w:r>
        <w:t xml:space="preserve">) of the Chord paper looks at the Chord’s consistent hashing </w:t>
      </w:r>
      <w:r w:rsidR="00167777">
        <w:t>performance with respect to even allocation of keys to nodes in a network.</w:t>
      </w:r>
      <w:r w:rsidR="009A258F">
        <w:t xml:space="preserve"> Given a network of N nodes and K keys, the authors of Chord aimed for a key distribution of around </w:t>
      </w:r>
      <w:r w:rsidR="009A258F" w:rsidRPr="009A258F">
        <w:rPr>
          <w:i/>
          <w:iCs/>
        </w:rPr>
        <w:t>N/K</w:t>
      </w:r>
      <w:r w:rsidR="009A258F">
        <w:t xml:space="preserve"> per node. </w:t>
      </w:r>
      <w:r w:rsidR="00730B22">
        <w:t>To test the load balance, the Chord paper</w:t>
      </w:r>
      <w:r w:rsidR="005F00CD">
        <w:t xml:space="preserve"> </w:t>
      </w:r>
      <w:r w:rsidR="005F00CD">
        <w:fldChar w:fldCharType="begin" w:fldLock="1"/>
      </w:r>
      <w:r w:rsidR="00DF2C1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5F00CD">
        <w:fldChar w:fldCharType="separate"/>
      </w:r>
      <w:r w:rsidR="005F00CD" w:rsidRPr="005F00CD">
        <w:rPr>
          <w:noProof/>
        </w:rPr>
        <w:t>[9]</w:t>
      </w:r>
      <w:r w:rsidR="005F00CD">
        <w:fldChar w:fldCharType="end"/>
      </w:r>
      <w:r w:rsidR="00730B22">
        <w:t xml:space="preserve"> uses a network of 10,000</w:t>
      </w:r>
      <w:r w:rsidR="00730B22">
        <w:rPr>
          <w:vertAlign w:val="superscript"/>
        </w:rPr>
        <w:t xml:space="preserve"> </w:t>
      </w:r>
      <w:r w:rsidR="00730B22">
        <w:t>nodes while varying the total number of keys, ranging from 100,00</w:t>
      </w:r>
      <w:r w:rsidR="003B5430">
        <w:t>0</w:t>
      </w:r>
      <w:r w:rsidR="00730B22">
        <w:rPr>
          <w:vertAlign w:val="superscript"/>
        </w:rPr>
        <w:t xml:space="preserve"> </w:t>
      </w:r>
      <w:r w:rsidR="00730B22">
        <w:t>to 1,000,000 keys incrementing by 100,000 for each run.</w:t>
      </w:r>
      <w:r w:rsidR="005F00CD">
        <w:t xml:space="preserve"> Each increment was run 20 times with a random set of keys with the key count for each node measured.</w:t>
      </w:r>
    </w:p>
    <w:p w:rsidR="001A716E" w:rsidRDefault="001A716E" w:rsidP="00065052"/>
    <w:p w:rsidR="001A716E" w:rsidRDefault="00242E72" w:rsidP="00065052">
      <w:r>
        <w:t xml:space="preserve">The test logic is split into two functions with the first being </w:t>
      </w:r>
      <w:proofErr w:type="spellStart"/>
      <w:r>
        <w:rPr>
          <w:i/>
          <w:iCs/>
        </w:rPr>
        <w:t>run_load_balance</w:t>
      </w:r>
      <w:r w:rsidR="008C05FC">
        <w:rPr>
          <w:i/>
          <w:iCs/>
        </w:rPr>
        <w:t>_simulation</w:t>
      </w:r>
      <w:proofErr w:type="spellEnd"/>
      <w:r>
        <w:rPr>
          <w:i/>
          <w:iCs/>
        </w:rPr>
        <w:t>().</w:t>
      </w:r>
      <w:r>
        <w:t xml:space="preserve"> </w:t>
      </w:r>
      <w:r w:rsidR="00F71444">
        <w:t xml:space="preserve">A network of 10,000 nodes is started as described in the Chord paper. The function takes </w:t>
      </w:r>
      <w:proofErr w:type="spellStart"/>
      <w:r w:rsidR="00F71444">
        <w:rPr>
          <w:i/>
          <w:iCs/>
        </w:rPr>
        <w:t>stabilize_wait_time</w:t>
      </w:r>
      <w:proofErr w:type="spellEnd"/>
      <w:r w:rsidR="0013473D">
        <w:rPr>
          <w:i/>
          <w:iCs/>
        </w:rPr>
        <w:t xml:space="preserve"> </w:t>
      </w:r>
      <w:r w:rsidR="0013473D">
        <w:t>(in seconds)</w:t>
      </w:r>
      <w:r w:rsidR="00F71444">
        <w:rPr>
          <w:i/>
          <w:iCs/>
        </w:rPr>
        <w:t xml:space="preserve"> </w:t>
      </w:r>
      <w:r w:rsidR="00F71444">
        <w:t xml:space="preserve">as an argument which is the time the function waits for the Chord network to stabilize before running the test. The second argument is </w:t>
      </w:r>
      <w:proofErr w:type="spellStart"/>
      <w:r w:rsidR="00F71444">
        <w:rPr>
          <w:i/>
          <w:iCs/>
        </w:rPr>
        <w:t>interval_period</w:t>
      </w:r>
      <w:proofErr w:type="spellEnd"/>
      <w:r w:rsidR="00F71444">
        <w:t xml:space="preserve"> which is passed to the </w:t>
      </w:r>
      <w:proofErr w:type="spellStart"/>
      <w:r w:rsidR="00F71444">
        <w:rPr>
          <w:i/>
          <w:iCs/>
        </w:rPr>
        <w:t>bootstrap_network</w:t>
      </w:r>
      <w:proofErr w:type="spellEnd"/>
      <w:r w:rsidR="00F71444">
        <w:rPr>
          <w:i/>
          <w:iCs/>
        </w:rPr>
        <w:t>()</w:t>
      </w:r>
      <w:r w:rsidR="00F71444">
        <w:t xml:space="preserve"> function.</w:t>
      </w:r>
      <w:r w:rsidR="0013473D">
        <w:t xml:space="preserve"> After waiting for the given </w:t>
      </w:r>
      <w:proofErr w:type="spellStart"/>
      <w:r w:rsidR="0013473D">
        <w:t>stabilization_wait_time</w:t>
      </w:r>
      <w:proofErr w:type="spellEnd"/>
      <w:r w:rsidR="0013473D">
        <w:t xml:space="preserve">, </w:t>
      </w:r>
      <w:r w:rsidR="000D698F">
        <w:t>the keys are inserted to the network and key counts are collected from all the nodes.</w:t>
      </w:r>
      <w:r w:rsidR="00857B31">
        <w:t xml:space="preserve"> To run this test, the command </w:t>
      </w:r>
      <w:proofErr w:type="spellStart"/>
      <w:r w:rsidR="00857B31" w:rsidRPr="00857B31">
        <w:rPr>
          <w:i/>
          <w:iCs/>
        </w:rPr>
        <w:t>TestSimulations.test_load_balance</w:t>
      </w:r>
      <w:proofErr w:type="spellEnd"/>
      <w:r w:rsidR="00857B31">
        <w:t xml:space="preserve"> is </w:t>
      </w:r>
      <w:r w:rsidR="00530214">
        <w:t>run</w:t>
      </w:r>
      <w:r w:rsidR="00857B31">
        <w:t xml:space="preserve"> in the Elixir shell</w:t>
      </w:r>
      <w:r w:rsidR="005D6E45">
        <w:t xml:space="preserve">. This function will run </w:t>
      </w:r>
      <w:proofErr w:type="spellStart"/>
      <w:r w:rsidR="005D6E45">
        <w:rPr>
          <w:i/>
          <w:iCs/>
        </w:rPr>
        <w:t>run_load_balance_simulation</w:t>
      </w:r>
      <w:proofErr w:type="spellEnd"/>
      <w:r w:rsidR="005D6E45">
        <w:rPr>
          <w:i/>
          <w:iCs/>
        </w:rPr>
        <w:t xml:space="preserve">() </w:t>
      </w:r>
      <w:r w:rsidR="005D6E45">
        <w:t xml:space="preserve">twenty times, saving key counts to a file, and will run the twenty iterations </w:t>
      </w:r>
      <w:r w:rsidR="00530214">
        <w:t>in</w:t>
      </w:r>
      <w:r w:rsidR="005D6E45">
        <w:t xml:space="preserve"> the range 10</w:t>
      </w:r>
      <w:r w:rsidR="005D6E45">
        <w:rPr>
          <w:vertAlign w:val="superscript"/>
        </w:rPr>
        <w:t xml:space="preserve">5 </w:t>
      </w:r>
      <w:r w:rsidR="005D6E45">
        <w:t>to 10</w:t>
      </w:r>
      <w:r w:rsidR="005D6E45">
        <w:rPr>
          <w:vertAlign w:val="superscript"/>
        </w:rPr>
        <w:t>6</w:t>
      </w:r>
      <w:r w:rsidR="005D6E45">
        <w:t>.</w:t>
      </w:r>
    </w:p>
    <w:p w:rsidR="0099027C" w:rsidRDefault="003929CB" w:rsidP="0099027C">
      <w:pPr>
        <w:pBdr>
          <w:between w:val="single" w:sz="4" w:space="1" w:color="auto"/>
        </w:pBdr>
      </w:pPr>
      <w:r>
        <w:rPr>
          <w:noProof/>
        </w:rPr>
        <w:lastRenderedPageBreak/>
        <mc:AlternateContent>
          <mc:Choice Requires="wpg">
            <w:drawing>
              <wp:anchor distT="0" distB="0" distL="114300" distR="114300" simplePos="0" relativeHeight="251746304" behindDoc="0" locked="0" layoutInCell="1" allowOverlap="1">
                <wp:simplePos x="0" y="0"/>
                <wp:positionH relativeFrom="column">
                  <wp:posOffset>-965727</wp:posOffset>
                </wp:positionH>
                <wp:positionV relativeFrom="paragraph">
                  <wp:posOffset>431</wp:posOffset>
                </wp:positionV>
                <wp:extent cx="6758245" cy="3225800"/>
                <wp:effectExtent l="0" t="0" r="5080" b="0"/>
                <wp:wrapTopAndBottom/>
                <wp:docPr id="89" name="Group 89"/>
                <wp:cNvGraphicFramePr/>
                <a:graphic xmlns:a="http://schemas.openxmlformats.org/drawingml/2006/main">
                  <a:graphicData uri="http://schemas.microsoft.com/office/word/2010/wordprocessingGroup">
                    <wpg:wgp>
                      <wpg:cNvGrpSpPr/>
                      <wpg:grpSpPr>
                        <a:xfrm>
                          <a:off x="0" y="0"/>
                          <a:ext cx="6758245" cy="3225800"/>
                          <a:chOff x="0" y="0"/>
                          <a:chExt cx="6758245" cy="3225800"/>
                        </a:xfrm>
                      </wpg:grpSpPr>
                      <wpg:grpSp>
                        <wpg:cNvPr id="86" name="Group 86"/>
                        <wpg:cNvGrpSpPr/>
                        <wpg:grpSpPr>
                          <a:xfrm>
                            <a:off x="0" y="0"/>
                            <a:ext cx="6715903" cy="2770505"/>
                            <a:chOff x="0" y="0"/>
                            <a:chExt cx="6715903" cy="2770505"/>
                          </a:xfrm>
                        </wpg:grpSpPr>
                        <pic:pic xmlns:pic="http://schemas.openxmlformats.org/drawingml/2006/picture">
                          <pic:nvPicPr>
                            <pic:cNvPr id="73" name="Picture 73" descr="A close up of a device&#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692525" cy="2770505"/>
                            </a:xfrm>
                            <a:prstGeom prst="rect">
                              <a:avLst/>
                            </a:prstGeom>
                          </pic:spPr>
                        </pic:pic>
                        <pic:pic xmlns:pic="http://schemas.openxmlformats.org/drawingml/2006/picture">
                          <pic:nvPicPr>
                            <pic:cNvPr id="74" name="Picture 74" descr="A screenshot of a cell phone&#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3528203" y="69012"/>
                              <a:ext cx="3187700" cy="2388870"/>
                            </a:xfrm>
                            <a:prstGeom prst="rect">
                              <a:avLst/>
                            </a:prstGeom>
                          </pic:spPr>
                        </pic:pic>
                      </wpg:grpSp>
                      <wps:wsp>
                        <wps:cNvPr id="88" name="Text Box 88"/>
                        <wps:cNvSpPr txBox="1"/>
                        <wps:spPr>
                          <a:xfrm>
                            <a:off x="43120" y="2743200"/>
                            <a:ext cx="6715125" cy="482600"/>
                          </a:xfrm>
                          <a:prstGeom prst="rect">
                            <a:avLst/>
                          </a:prstGeom>
                          <a:solidFill>
                            <a:prstClr val="white"/>
                          </a:solidFill>
                          <a:ln>
                            <a:noFill/>
                          </a:ln>
                        </wps:spPr>
                        <wps:txbx>
                          <w:txbxContent>
                            <w:p w:rsidR="003929CB" w:rsidRPr="000C50F1" w:rsidRDefault="003929CB"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20</w:t>
                              </w:r>
                              <w:r>
                                <w:fldChar w:fldCharType="end"/>
                              </w:r>
                              <w:r>
                                <w:t>: Comparison of network load balance in</w:t>
                              </w:r>
                              <w:r w:rsidR="008E0C94">
                                <w:t xml:space="preserve"> the</w:t>
                              </w:r>
                              <w:r>
                                <w:t xml:space="preserve"> project implementation (left) vs. experiment results from</w:t>
                              </w:r>
                              <w:r w:rsidR="008E0C94">
                                <w:t xml:space="preserve"> the</w:t>
                              </w:r>
                              <w:r>
                                <w:t xml:space="preserv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9" o:spid="_x0000_s1109" style="position:absolute;margin-left:-76.05pt;margin-top:.05pt;width:532.15pt;height:254pt;z-index:251746304" coordsize="67582,3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">
                <v:group id="Group 86" o:spid="_x0000_s1110" style="position:absolute;width:67159;height:27705" coordsize="67159,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73" o:spid="_x0000_s1111" type="#_x0000_t75" alt="A close up of a device&#10;&#10;Description automatically generated" style="position:absolute;width:36925;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">
                    <v:imagedata r:id="rId46" o:title="A close up of a device&#10;&#10;Description automatically generated"/>
                  </v:shape>
                  <v:shape id="Picture 74" o:spid="_x0000_s1112" type="#_x0000_t75" alt="A screenshot of a cell phone&#10;&#10;Description automatically generated" style="position:absolute;left:35282;top:690;width:31877;height:23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">
                    <v:imagedata r:id="rId47" o:title="A screenshot of a cell phone&#10;&#10;Description automatically generated"/>
                  </v:shape>
                </v:group>
                <v:shape id="Text Box 88" o:spid="_x0000_s1113" type="#_x0000_t202" style="position:absolute;left:431;top:27432;width:6715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rsidR="003929CB" w:rsidRPr="000C50F1" w:rsidRDefault="003929CB"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55590">
                          <w:rPr>
                            <w:noProof/>
                          </w:rPr>
                          <w:t>20</w:t>
                        </w:r>
                        <w:r>
                          <w:fldChar w:fldCharType="end"/>
                        </w:r>
                        <w:r>
                          <w:t>: Comparison of network load balance in</w:t>
                        </w:r>
                        <w:r w:rsidR="008E0C94">
                          <w:t xml:space="preserve"> the</w:t>
                        </w:r>
                        <w:r>
                          <w:t xml:space="preserve"> project implementation (left) vs. experiment results from</w:t>
                        </w:r>
                        <w:r w:rsidR="008E0C94">
                          <w:t xml:space="preserve"> the</w:t>
                        </w:r>
                        <w:r>
                          <w:t xml:space="preserve"> Chord paper (right)</w:t>
                        </w:r>
                      </w:p>
                    </w:txbxContent>
                  </v:textbox>
                </v:shape>
                <w10:wrap type="topAndBottom"/>
              </v:group>
            </w:pict>
          </mc:Fallback>
        </mc:AlternateContent>
      </w:r>
      <w:r w:rsidR="008E0C94">
        <w:t>The result chart above from figure 8(a) of the Chord paper shows the mean, 1</w:t>
      </w:r>
      <w:r w:rsidR="008E0C94" w:rsidRPr="008E0C94">
        <w:rPr>
          <w:vertAlign w:val="superscript"/>
        </w:rPr>
        <w:t>st</w:t>
      </w:r>
      <w:r w:rsidR="008E0C94">
        <w:t xml:space="preserve"> and 99</w:t>
      </w:r>
      <w:r w:rsidR="008E0C94" w:rsidRPr="008E0C94">
        <w:rPr>
          <w:vertAlign w:val="superscript"/>
        </w:rPr>
        <w:t>th</w:t>
      </w:r>
      <w:r w:rsidR="008E0C94">
        <w:t xml:space="preserve"> percentile of the key count per node and from it, we can see the key counts increasing in linear relation to the total number of keys in the network.</w:t>
      </w:r>
      <w:r w:rsidR="001218AA">
        <w:t xml:space="preserve"> However, there is also a large variation between the 1</w:t>
      </w:r>
      <w:r w:rsidR="001218AA" w:rsidRPr="001218AA">
        <w:rPr>
          <w:vertAlign w:val="superscript"/>
        </w:rPr>
        <w:t>st</w:t>
      </w:r>
      <w:r w:rsidR="001218AA">
        <w:t xml:space="preserve"> and 99</w:t>
      </w:r>
      <w:r w:rsidR="001218AA" w:rsidRPr="001218AA">
        <w:rPr>
          <w:vertAlign w:val="superscript"/>
        </w:rPr>
        <w:t>th</w:t>
      </w:r>
      <w:r w:rsidR="001218AA">
        <w:t xml:space="preserve"> percentiles for each value.</w:t>
      </w:r>
      <w:r w:rsidR="0099027C">
        <w:t xml:space="preserve"> It is worth noting that due to computational </w:t>
      </w:r>
      <w:r w:rsidR="00BF58D2">
        <w:t>limitations</w:t>
      </w:r>
      <w:r w:rsidR="0099027C">
        <w:t>, the version of the experiment carried out for this project only went up to 900,000 keys.</w:t>
      </w:r>
      <w:r w:rsidR="001218AA">
        <w:t xml:space="preserve"> </w:t>
      </w:r>
      <w:r w:rsidR="00D60108">
        <w:t>T</w:t>
      </w:r>
      <w:r w:rsidR="001218AA">
        <w:t>he results from testing this project’s implementation show that the 1</w:t>
      </w:r>
      <w:r w:rsidR="001218AA" w:rsidRPr="001218AA">
        <w:rPr>
          <w:vertAlign w:val="superscript"/>
        </w:rPr>
        <w:t>st</w:t>
      </w:r>
      <w:r w:rsidR="001218AA">
        <w:t xml:space="preserve"> and 99</w:t>
      </w:r>
      <w:r w:rsidR="001218AA" w:rsidRPr="001218AA">
        <w:rPr>
          <w:vertAlign w:val="superscript"/>
        </w:rPr>
        <w:t>th</w:t>
      </w:r>
      <w:r w:rsidR="001218AA">
        <w:t xml:space="preserve"> percentile ranges are much smaller that the Chord authors’ experiment. Additionally, the means for each result</w:t>
      </w:r>
      <w:r w:rsidR="00FA7140">
        <w:t xml:space="preserve"> follow </w:t>
      </w:r>
      <w:r w:rsidR="001218AA">
        <w:t xml:space="preserve">the same linear increase </w:t>
      </w:r>
      <w:r w:rsidR="00FA7140">
        <w:t>while having</w:t>
      </w:r>
      <w:r w:rsidR="001218AA">
        <w:t xml:space="preserve"> many outlier values, represented by circles in the diagram.</w:t>
      </w:r>
      <w:r w:rsidR="00FA7140">
        <w:t xml:space="preserve"> As the large size of outlier values affects the scale of the diagram, the mean key counts are shown </w:t>
      </w:r>
      <w:r w:rsidR="00955590">
        <w:t>below.</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680"/>
        <w:gridCol w:w="3680"/>
      </w:tblGrid>
      <w:tr w:rsidR="0099027C" w:rsidTr="0099027C">
        <w:trPr>
          <w:jc w:val="center"/>
        </w:trPr>
        <w:tc>
          <w:tcPr>
            <w:tcW w:w="3680" w:type="dxa"/>
          </w:tcPr>
          <w:p w:rsidR="0099027C" w:rsidRPr="0099027C" w:rsidRDefault="0099027C" w:rsidP="003929CB">
            <w:pPr>
              <w:rPr>
                <w:b/>
                <w:bCs/>
              </w:rPr>
            </w:pPr>
            <w:r w:rsidRPr="0099027C">
              <w:rPr>
                <w:b/>
                <w:bCs/>
              </w:rPr>
              <w:t>Total Number of Keys (x 100,000)</w:t>
            </w:r>
          </w:p>
        </w:tc>
        <w:tc>
          <w:tcPr>
            <w:tcW w:w="3680" w:type="dxa"/>
          </w:tcPr>
          <w:p w:rsidR="0099027C" w:rsidRPr="0099027C" w:rsidRDefault="0099027C" w:rsidP="003929CB">
            <w:pPr>
              <w:rPr>
                <w:b/>
                <w:bCs/>
              </w:rPr>
            </w:pPr>
            <w:r w:rsidRPr="0099027C">
              <w:rPr>
                <w:b/>
                <w:bCs/>
              </w:rPr>
              <w:t>Mean key count</w:t>
            </w:r>
          </w:p>
        </w:tc>
      </w:tr>
      <w:tr w:rsidR="0099027C" w:rsidTr="0099027C">
        <w:trPr>
          <w:jc w:val="center"/>
        </w:trPr>
        <w:tc>
          <w:tcPr>
            <w:tcW w:w="3680" w:type="dxa"/>
          </w:tcPr>
          <w:p w:rsidR="0099027C" w:rsidRDefault="0099027C" w:rsidP="0099027C">
            <w:pPr>
              <w:jc w:val="center"/>
            </w:pPr>
            <w:r>
              <w:t>1</w:t>
            </w:r>
          </w:p>
        </w:tc>
        <w:tc>
          <w:tcPr>
            <w:tcW w:w="3680" w:type="dxa"/>
          </w:tcPr>
          <w:p w:rsidR="0099027C" w:rsidRDefault="0099027C" w:rsidP="003929CB">
            <w:r>
              <w:t>10</w:t>
            </w:r>
          </w:p>
        </w:tc>
      </w:tr>
      <w:tr w:rsidR="0099027C" w:rsidTr="0099027C">
        <w:trPr>
          <w:jc w:val="center"/>
        </w:trPr>
        <w:tc>
          <w:tcPr>
            <w:tcW w:w="3680" w:type="dxa"/>
          </w:tcPr>
          <w:p w:rsidR="0099027C" w:rsidRDefault="0099027C" w:rsidP="0099027C">
            <w:pPr>
              <w:jc w:val="center"/>
            </w:pPr>
            <w:r>
              <w:t>2</w:t>
            </w:r>
          </w:p>
        </w:tc>
        <w:tc>
          <w:tcPr>
            <w:tcW w:w="3680" w:type="dxa"/>
          </w:tcPr>
          <w:p w:rsidR="0099027C" w:rsidRDefault="0099027C" w:rsidP="003929CB">
            <w:r>
              <w:t>20</w:t>
            </w:r>
          </w:p>
        </w:tc>
      </w:tr>
      <w:tr w:rsidR="0099027C" w:rsidTr="0099027C">
        <w:trPr>
          <w:jc w:val="center"/>
        </w:trPr>
        <w:tc>
          <w:tcPr>
            <w:tcW w:w="3680" w:type="dxa"/>
          </w:tcPr>
          <w:p w:rsidR="0099027C" w:rsidRDefault="0099027C" w:rsidP="0099027C">
            <w:pPr>
              <w:jc w:val="center"/>
            </w:pPr>
            <w:r>
              <w:t>3</w:t>
            </w:r>
          </w:p>
        </w:tc>
        <w:tc>
          <w:tcPr>
            <w:tcW w:w="3680" w:type="dxa"/>
          </w:tcPr>
          <w:p w:rsidR="0099027C" w:rsidRDefault="0099027C" w:rsidP="003929CB">
            <w:r>
              <w:t>30</w:t>
            </w:r>
          </w:p>
        </w:tc>
      </w:tr>
      <w:tr w:rsidR="0099027C" w:rsidTr="0099027C">
        <w:trPr>
          <w:jc w:val="center"/>
        </w:trPr>
        <w:tc>
          <w:tcPr>
            <w:tcW w:w="3680" w:type="dxa"/>
          </w:tcPr>
          <w:p w:rsidR="0099027C" w:rsidRDefault="0099027C" w:rsidP="0099027C">
            <w:pPr>
              <w:jc w:val="center"/>
            </w:pPr>
            <w:r>
              <w:t>4</w:t>
            </w:r>
          </w:p>
        </w:tc>
        <w:tc>
          <w:tcPr>
            <w:tcW w:w="3680" w:type="dxa"/>
          </w:tcPr>
          <w:p w:rsidR="0099027C" w:rsidRDefault="0099027C" w:rsidP="003929CB">
            <w:r>
              <w:t>40</w:t>
            </w:r>
          </w:p>
        </w:tc>
      </w:tr>
      <w:tr w:rsidR="0099027C" w:rsidTr="0099027C">
        <w:trPr>
          <w:jc w:val="center"/>
        </w:trPr>
        <w:tc>
          <w:tcPr>
            <w:tcW w:w="3680" w:type="dxa"/>
          </w:tcPr>
          <w:p w:rsidR="0099027C" w:rsidRDefault="0099027C" w:rsidP="0099027C">
            <w:pPr>
              <w:jc w:val="center"/>
            </w:pPr>
            <w:r>
              <w:t>5</w:t>
            </w:r>
          </w:p>
        </w:tc>
        <w:tc>
          <w:tcPr>
            <w:tcW w:w="3680" w:type="dxa"/>
          </w:tcPr>
          <w:p w:rsidR="0099027C" w:rsidRDefault="0099027C" w:rsidP="003929CB">
            <w:r>
              <w:t>50</w:t>
            </w:r>
          </w:p>
        </w:tc>
      </w:tr>
      <w:tr w:rsidR="0099027C" w:rsidTr="0099027C">
        <w:trPr>
          <w:jc w:val="center"/>
        </w:trPr>
        <w:tc>
          <w:tcPr>
            <w:tcW w:w="3680" w:type="dxa"/>
          </w:tcPr>
          <w:p w:rsidR="0099027C" w:rsidRDefault="0099027C" w:rsidP="0099027C">
            <w:pPr>
              <w:jc w:val="center"/>
            </w:pPr>
            <w:r>
              <w:t>6</w:t>
            </w:r>
          </w:p>
        </w:tc>
        <w:tc>
          <w:tcPr>
            <w:tcW w:w="3680" w:type="dxa"/>
          </w:tcPr>
          <w:p w:rsidR="0099027C" w:rsidRDefault="0099027C" w:rsidP="003929CB">
            <w:r>
              <w:t>60</w:t>
            </w:r>
          </w:p>
        </w:tc>
      </w:tr>
      <w:tr w:rsidR="0099027C" w:rsidTr="0099027C">
        <w:trPr>
          <w:jc w:val="center"/>
        </w:trPr>
        <w:tc>
          <w:tcPr>
            <w:tcW w:w="3680" w:type="dxa"/>
          </w:tcPr>
          <w:p w:rsidR="0099027C" w:rsidRDefault="0099027C" w:rsidP="0099027C">
            <w:pPr>
              <w:jc w:val="center"/>
            </w:pPr>
            <w:r>
              <w:t>7</w:t>
            </w:r>
          </w:p>
        </w:tc>
        <w:tc>
          <w:tcPr>
            <w:tcW w:w="3680" w:type="dxa"/>
          </w:tcPr>
          <w:p w:rsidR="0099027C" w:rsidRDefault="0099027C" w:rsidP="003929CB">
            <w:r>
              <w:t>70</w:t>
            </w:r>
          </w:p>
        </w:tc>
      </w:tr>
      <w:tr w:rsidR="0099027C" w:rsidTr="0099027C">
        <w:trPr>
          <w:jc w:val="center"/>
        </w:trPr>
        <w:tc>
          <w:tcPr>
            <w:tcW w:w="3680" w:type="dxa"/>
          </w:tcPr>
          <w:p w:rsidR="0099027C" w:rsidRDefault="0099027C" w:rsidP="0099027C">
            <w:pPr>
              <w:jc w:val="center"/>
            </w:pPr>
            <w:r>
              <w:t>8</w:t>
            </w:r>
          </w:p>
        </w:tc>
        <w:tc>
          <w:tcPr>
            <w:tcW w:w="3680" w:type="dxa"/>
          </w:tcPr>
          <w:p w:rsidR="0099027C" w:rsidRDefault="0099027C" w:rsidP="003929CB">
            <w:r>
              <w:t>80</w:t>
            </w:r>
          </w:p>
        </w:tc>
      </w:tr>
      <w:tr w:rsidR="0099027C" w:rsidTr="0099027C">
        <w:trPr>
          <w:jc w:val="center"/>
        </w:trPr>
        <w:tc>
          <w:tcPr>
            <w:tcW w:w="3680" w:type="dxa"/>
          </w:tcPr>
          <w:p w:rsidR="0099027C" w:rsidRDefault="0099027C" w:rsidP="0099027C">
            <w:pPr>
              <w:jc w:val="center"/>
            </w:pPr>
            <w:r>
              <w:t>9</w:t>
            </w:r>
          </w:p>
        </w:tc>
        <w:tc>
          <w:tcPr>
            <w:tcW w:w="3680" w:type="dxa"/>
          </w:tcPr>
          <w:p w:rsidR="0099027C" w:rsidRDefault="0099027C" w:rsidP="00FA7140">
            <w:pPr>
              <w:keepNext/>
            </w:pPr>
            <w:r>
              <w:t>90</w:t>
            </w:r>
          </w:p>
        </w:tc>
      </w:tr>
    </w:tbl>
    <w:p w:rsidR="00764DB0" w:rsidRDefault="00FA7140" w:rsidP="00FA7140">
      <w:pPr>
        <w:pStyle w:val="Caption"/>
      </w:pPr>
      <w:r>
        <w:t xml:space="preserve">Table </w:t>
      </w:r>
      <w:r>
        <w:fldChar w:fldCharType="begin"/>
      </w:r>
      <w:r>
        <w:instrText xml:space="preserve"> SEQ Table \* ARABIC </w:instrText>
      </w:r>
      <w:r>
        <w:fldChar w:fldCharType="separate"/>
      </w:r>
      <w:r>
        <w:rPr>
          <w:noProof/>
        </w:rPr>
        <w:t>1</w:t>
      </w:r>
      <w:r>
        <w:fldChar w:fldCharType="end"/>
      </w:r>
      <w:r>
        <w:t xml:space="preserve">: </w:t>
      </w:r>
      <w:r w:rsidRPr="003D7240">
        <w:t>Mean key counts for each network key total</w:t>
      </w:r>
    </w:p>
    <w:p w:rsidR="00955590" w:rsidRDefault="00955590" w:rsidP="00FA7140">
      <w:pPr>
        <w:rPr>
          <w:lang w:val="en-GB"/>
        </w:rPr>
      </w:pPr>
      <w:r>
        <w:rPr>
          <w:lang w:val="en-GB"/>
        </w:rPr>
        <w:t xml:space="preserve">The Chord paper’s test results also graph the </w:t>
      </w:r>
      <w:r w:rsidRPr="00622BFB">
        <w:rPr>
          <w:i/>
          <w:iCs/>
          <w:lang w:val="en-GB"/>
        </w:rPr>
        <w:t>probability density function</w:t>
      </w:r>
      <w:r w:rsidR="00622BFB" w:rsidRPr="00622BFB">
        <w:rPr>
          <w:i/>
          <w:iCs/>
          <w:lang w:val="en-GB"/>
        </w:rPr>
        <w:t xml:space="preserve"> (PDF)</w:t>
      </w:r>
      <w:r>
        <w:rPr>
          <w:lang w:val="en-GB"/>
        </w:rPr>
        <w:t xml:space="preserve"> of the key counts per node, shown below in figure 21.</w:t>
      </w:r>
    </w:p>
    <w:p w:rsidR="00955590" w:rsidRDefault="00955590" w:rsidP="00955590">
      <w:pPr>
        <w:pStyle w:val="Standard"/>
      </w:pPr>
      <w:r>
        <w:br w:type="page"/>
      </w:r>
    </w:p>
    <w:p w:rsidR="00FA7140" w:rsidRDefault="00166218" w:rsidP="00166218">
      <w:pPr>
        <w:rPr>
          <w:lang w:val="en-GB"/>
        </w:rPr>
      </w:pPr>
      <w:r>
        <w:rPr>
          <w:noProof/>
          <w:lang w:val="en-GB"/>
        </w:rPr>
        <w:lastRenderedPageBreak/>
        <mc:AlternateContent>
          <mc:Choice Requires="wpg">
            <w:drawing>
              <wp:anchor distT="0" distB="0" distL="114300" distR="114300" simplePos="0" relativeHeight="251758592" behindDoc="0" locked="0" layoutInCell="1" allowOverlap="1">
                <wp:simplePos x="0" y="0"/>
                <wp:positionH relativeFrom="column">
                  <wp:posOffset>-1034738</wp:posOffset>
                </wp:positionH>
                <wp:positionV relativeFrom="paragraph">
                  <wp:posOffset>431</wp:posOffset>
                </wp:positionV>
                <wp:extent cx="6852308" cy="3044646"/>
                <wp:effectExtent l="0" t="0" r="5715" b="3810"/>
                <wp:wrapTopAndBottom/>
                <wp:docPr id="97" name="Group 97"/>
                <wp:cNvGraphicFramePr/>
                <a:graphic xmlns:a="http://schemas.openxmlformats.org/drawingml/2006/main">
                  <a:graphicData uri="http://schemas.microsoft.com/office/word/2010/wordprocessingGroup">
                    <wpg:wgp>
                      <wpg:cNvGrpSpPr/>
                      <wpg:grpSpPr>
                        <a:xfrm>
                          <a:off x="0" y="0"/>
                          <a:ext cx="6852308" cy="3044646"/>
                          <a:chOff x="0" y="0"/>
                          <a:chExt cx="6852308" cy="3044646"/>
                        </a:xfrm>
                      </wpg:grpSpPr>
                      <pic:pic xmlns:pic="http://schemas.openxmlformats.org/drawingml/2006/picture">
                        <pic:nvPicPr>
                          <pic:cNvPr id="91" name="Picture 91" descr="A picture containing screenshot&#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07433" y="0"/>
                            <a:ext cx="3444875" cy="2526030"/>
                          </a:xfrm>
                          <a:prstGeom prst="rect">
                            <a:avLst/>
                          </a:prstGeom>
                        </pic:spPr>
                      </pic:pic>
                      <wps:wsp>
                        <wps:cNvPr id="94" name="Text Box 94"/>
                        <wps:cNvSpPr txBox="1"/>
                        <wps:spPr>
                          <a:xfrm>
                            <a:off x="0" y="2562046"/>
                            <a:ext cx="6852285" cy="482600"/>
                          </a:xfrm>
                          <a:prstGeom prst="rect">
                            <a:avLst/>
                          </a:prstGeom>
                          <a:solidFill>
                            <a:prstClr val="white"/>
                          </a:solidFill>
                          <a:ln>
                            <a:noFill/>
                          </a:ln>
                        </wps:spPr>
                        <wps:txbx>
                          <w:txbxContent>
                            <w:p w:rsidR="00955590" w:rsidRPr="006B0133" w:rsidRDefault="00955590" w:rsidP="00955590">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21</w:t>
                              </w:r>
                              <w:r>
                                <w:fldChar w:fldCharType="end"/>
                              </w:r>
                              <w:r>
                                <w:t xml:space="preserve">: </w:t>
                              </w:r>
                              <w:r w:rsidRPr="002C2A1B">
                                <w:t xml:space="preserve">Comparison of </w:t>
                              </w:r>
                              <w:r w:rsidR="00622BFB">
                                <w:t>key count</w:t>
                              </w:r>
                              <w:r w:rsidR="00482401">
                                <w:t xml:space="preserve"> probability density functions</w:t>
                              </w:r>
                              <w:r w:rsidRPr="002C2A1B">
                                <w:t xml:space="preserve"> in the project implementation (left) vs. experiment results from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6" name="Picture 96" descr="A screenshot of a cell phone&#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l="2778" t="9429" r="8576" b="1988"/>
                          <a:stretch/>
                        </pic:blipFill>
                        <pic:spPr bwMode="auto">
                          <a:xfrm>
                            <a:off x="163901" y="51759"/>
                            <a:ext cx="3265805" cy="24472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97" o:spid="_x0000_s1114" style="position:absolute;margin-left:-81.5pt;margin-top:.05pt;width:539.55pt;height:239.75pt;z-index:251758592" coordsize="68523,30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">
                <v:shape id="Picture 91" o:spid="_x0000_s1115" type="#_x0000_t75" alt="A picture containing screenshot&#10;&#10;Description automatically generated" style="position:absolute;left:34074;width:34449;height:25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">
                  <v:imagedata r:id="rId50" o:title="A picture containing screenshot&#10;&#10;Description automatically generated"/>
                </v:shape>
                <v:shape id="Text Box 94" o:spid="_x0000_s1116" type="#_x0000_t202" style="position:absolute;top:25620;width:68522;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6f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Mc/j/kn6AXP4BAAD//wMAUEsBAi0AFAAGAAgAAAAhANvh9svuAAAAhQEAABMAAAAAAAAA&#10;AAAAAAAAAAAAAFtDb250ZW50X1R5cGVzXS54bWxQSwECLQAUAAYACAAAACEAWvQsW78AAAAVAQAA&#10;CwAAAAAAAAAAAAAAAAAfAQAAX3JlbHMvLnJlbHNQSwECLQAUAAYACAAAACEABJmen8YAAADbAAAA&#10;DwAAAAAAAAAAAAAAAAAHAgAAZHJzL2Rvd25yZXYueG1sUEsFBgAAAAADAAMAtwAAAPoCAAAAAA==&#10;" stroked="f">
                  <v:textbox style="mso-fit-shape-to-text:t" inset="0,0,0,0">
                    <w:txbxContent>
                      <w:p w:rsidR="00955590" w:rsidRPr="006B0133" w:rsidRDefault="00955590" w:rsidP="00955590">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21</w:t>
                        </w:r>
                        <w:r>
                          <w:fldChar w:fldCharType="end"/>
                        </w:r>
                        <w:r>
                          <w:t xml:space="preserve">: </w:t>
                        </w:r>
                        <w:r w:rsidRPr="002C2A1B">
                          <w:t xml:space="preserve">Comparison of </w:t>
                        </w:r>
                        <w:r w:rsidR="00622BFB">
                          <w:t>key count</w:t>
                        </w:r>
                        <w:r w:rsidR="00482401">
                          <w:t xml:space="preserve"> probability density functions</w:t>
                        </w:r>
                        <w:r w:rsidRPr="002C2A1B">
                          <w:t xml:space="preserve"> in the project implementation (left) vs. experiment results from the Chord paper (right)</w:t>
                        </w:r>
                      </w:p>
                    </w:txbxContent>
                  </v:textbox>
                </v:shape>
                <v:shape id="Picture 96" o:spid="_x0000_s1117" type="#_x0000_t75" alt="A screenshot of a cell phone&#10;&#10;Description automatically generated" style="position:absolute;left:1639;top:517;width:32658;height:24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">
                  <v:imagedata r:id="rId51" o:title="A screenshot of a cell phone&#10;&#10;Description automatically generated" croptop="6179f" cropbottom="1303f" cropleft="1821f" cropright="5620f"/>
                </v:shape>
                <w10:wrap type="topAndBottom"/>
              </v:group>
            </w:pict>
          </mc:Fallback>
        </mc:AlternateContent>
      </w:r>
      <w:r>
        <w:rPr>
          <w:lang w:val="en-GB"/>
        </w:rPr>
        <w:t xml:space="preserve">The PDF curve for this project implementation </w:t>
      </w:r>
      <w:r w:rsidR="00021654">
        <w:rPr>
          <w:lang w:val="en-GB"/>
        </w:rPr>
        <w:t>shows that the probability of having a node with a key count less than 2 is significantly higher than observed in the Chord paper however, the probabilities of nodes having higher key counts is very small</w:t>
      </w:r>
      <w:r w:rsidR="0081716A">
        <w:rPr>
          <w:lang w:val="en-GB"/>
        </w:rPr>
        <w:t xml:space="preserve"> just like the Chord paper results.</w:t>
      </w:r>
    </w:p>
    <w:p w:rsidR="0081716A" w:rsidRDefault="0081716A" w:rsidP="00166218">
      <w:pPr>
        <w:rPr>
          <w:lang w:val="en-GB"/>
        </w:rPr>
      </w:pPr>
    </w:p>
    <w:p w:rsidR="0081716A" w:rsidRDefault="0081716A" w:rsidP="0081716A">
      <w:pPr>
        <w:pStyle w:val="Heading2"/>
        <w:numPr>
          <w:ilvl w:val="0"/>
          <w:numId w:val="0"/>
        </w:numPr>
        <w:ind w:left="216"/>
      </w:pPr>
      <w:r>
        <w:t>6.2 Path Length</w:t>
      </w:r>
    </w:p>
    <w:p w:rsidR="00C262E3" w:rsidRPr="00C262E3" w:rsidRDefault="001B5C28" w:rsidP="001B5C28">
      <w:r>
        <w:t>Section V(C) of the Chord paper</w:t>
      </w:r>
      <w:r w:rsidR="00DF2C15">
        <w:t xml:space="preserve"> </w:t>
      </w:r>
      <w:r w:rsidR="00DF2C15">
        <w:fldChar w:fldCharType="begin" w:fldLock="1"/>
      </w:r>
      <w:r w:rsidR="00DF2C1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DF2C15">
        <w:fldChar w:fldCharType="separate"/>
      </w:r>
      <w:r w:rsidR="00DF2C15" w:rsidRPr="00DF2C15">
        <w:rPr>
          <w:noProof/>
        </w:rPr>
        <w:t>[9]</w:t>
      </w:r>
      <w:r w:rsidR="00DF2C15">
        <w:fldChar w:fldCharType="end"/>
      </w:r>
      <w:r>
        <w:t xml:space="preserve"> evaluates the lookup performance with regards to the path length of queries. </w:t>
      </w:r>
      <w:r w:rsidR="00DF2C15">
        <w:t>Given a network of 2</w:t>
      </w:r>
      <w:r w:rsidR="00DF2C15">
        <w:rPr>
          <w:vertAlign w:val="superscript"/>
        </w:rPr>
        <w:t xml:space="preserve">K </w:t>
      </w:r>
      <w:r w:rsidR="00DF2C15">
        <w:t>nodes, 100 X 2</w:t>
      </w:r>
      <w:r w:rsidR="00DF2C15">
        <w:rPr>
          <w:vertAlign w:val="superscript"/>
        </w:rPr>
        <w:t xml:space="preserve">K </w:t>
      </w:r>
      <w:r w:rsidR="00DF2C15">
        <w:t>keys are stored in the network</w:t>
      </w:r>
      <w:r w:rsidR="002F7650">
        <w:t>.</w:t>
      </w:r>
      <w:r w:rsidR="00DF2C15">
        <w:t xml:space="preserve"> </w:t>
      </w:r>
      <w:r w:rsidR="002F7650">
        <w:t>A</w:t>
      </w:r>
      <w:r w:rsidR="00DF2C15">
        <w:t xml:space="preserve"> random set of keys are </w:t>
      </w:r>
      <w:r w:rsidR="00CC4440">
        <w:t>queried,</w:t>
      </w:r>
      <w:r w:rsidR="002F7650">
        <w:t xml:space="preserve"> and the query path lengths are recorded</w:t>
      </w:r>
      <w:r w:rsidR="00DF2C15">
        <w:t xml:space="preserve"> in each experiment run. With each experiment varying K from 3 to 14.</w:t>
      </w:r>
      <w:r w:rsidR="002F7650">
        <w:t xml:space="preserve"> </w:t>
      </w:r>
      <w:r w:rsidR="00D806F0">
        <w:t xml:space="preserve">Like the load balance test, the logic is split into two functions with the first one being </w:t>
      </w:r>
      <w:proofErr w:type="spellStart"/>
      <w:r w:rsidR="00D806F0">
        <w:rPr>
          <w:i/>
          <w:iCs/>
        </w:rPr>
        <w:t>run_path_length_simulation</w:t>
      </w:r>
      <w:proofErr w:type="spellEnd"/>
      <w:r w:rsidR="00D806F0">
        <w:rPr>
          <w:i/>
          <w:iCs/>
        </w:rPr>
        <w:t xml:space="preserve">(). </w:t>
      </w:r>
      <w:r w:rsidR="00D806F0">
        <w:t xml:space="preserve">Like </w:t>
      </w:r>
      <w:proofErr w:type="spellStart"/>
      <w:r w:rsidR="00D806F0">
        <w:rPr>
          <w:i/>
          <w:iCs/>
        </w:rPr>
        <w:t>run_load_balance_simulation</w:t>
      </w:r>
      <w:proofErr w:type="spellEnd"/>
      <w:r w:rsidR="00D806F0">
        <w:rPr>
          <w:i/>
          <w:iCs/>
        </w:rPr>
        <w:t>()</w:t>
      </w:r>
      <w:r w:rsidR="00D806F0">
        <w:rPr>
          <w:i/>
          <w:iCs/>
        </w:rPr>
        <w:t xml:space="preserve">, </w:t>
      </w:r>
      <w:r w:rsidR="00D806F0">
        <w:t xml:space="preserve">the function also takes </w:t>
      </w:r>
      <w:proofErr w:type="spellStart"/>
      <w:r w:rsidR="00D806F0" w:rsidRPr="00D806F0">
        <w:rPr>
          <w:i/>
          <w:iCs/>
        </w:rPr>
        <w:t>stabilize_wait_time</w:t>
      </w:r>
      <w:proofErr w:type="spellEnd"/>
      <w:r w:rsidR="00D806F0">
        <w:t xml:space="preserve"> and </w:t>
      </w:r>
      <w:proofErr w:type="spellStart"/>
      <w:r w:rsidR="00D806F0" w:rsidRPr="00D806F0">
        <w:rPr>
          <w:i/>
          <w:iCs/>
        </w:rPr>
        <w:t>interval_period</w:t>
      </w:r>
      <w:proofErr w:type="spellEnd"/>
      <w:r w:rsidR="00D806F0">
        <w:t xml:space="preserve"> as inputs but also </w:t>
      </w:r>
      <w:r w:rsidR="00D806F0">
        <w:rPr>
          <w:i/>
          <w:iCs/>
        </w:rPr>
        <w:t xml:space="preserve">k, </w:t>
      </w:r>
      <w:r w:rsidR="00D806F0">
        <w:t>used to vary the K value.</w:t>
      </w:r>
      <w:r w:rsidR="00CC4440">
        <w:t xml:space="preserve"> After setting up a network and waiting for it to stabilize, the keys are inserted to the network and a random set of keys are chosen to be queried with the path lengths collected.</w:t>
      </w:r>
      <w:r w:rsidR="00C262E3">
        <w:t xml:space="preserve"> To run this test, the command </w:t>
      </w:r>
      <w:proofErr w:type="spellStart"/>
      <w:r w:rsidR="00C262E3">
        <w:rPr>
          <w:i/>
          <w:iCs/>
        </w:rPr>
        <w:t>TestSimulation.test_path_length</w:t>
      </w:r>
      <w:proofErr w:type="spellEnd"/>
      <w:r w:rsidR="00C262E3">
        <w:t xml:space="preserve"> is run in the Elixir shell, which will save results from </w:t>
      </w:r>
      <w:proofErr w:type="spellStart"/>
      <w:r w:rsidR="00C262E3">
        <w:rPr>
          <w:i/>
          <w:iCs/>
        </w:rPr>
        <w:t>run_path_length_simulation</w:t>
      </w:r>
      <w:proofErr w:type="spellEnd"/>
      <w:r w:rsidR="00C262E3">
        <w:rPr>
          <w:i/>
          <w:iCs/>
        </w:rPr>
        <w:t>()</w:t>
      </w:r>
      <w:r w:rsidR="00C262E3">
        <w:rPr>
          <w:i/>
          <w:iCs/>
        </w:rPr>
        <w:t xml:space="preserve"> </w:t>
      </w:r>
      <w:r w:rsidR="00C262E3">
        <w:t xml:space="preserve">to a file, </w:t>
      </w:r>
      <w:bookmarkStart w:id="39" w:name="_GoBack"/>
      <w:bookmarkEnd w:id="39"/>
      <w:r w:rsidR="00C262E3">
        <w:t>varying the K input in the range 3 to 14.</w:t>
      </w:r>
    </w:p>
    <w:p w:rsidR="00450A56" w:rsidRDefault="00450A56" w:rsidP="00450A56">
      <w:pPr>
        <w:pStyle w:val="Heading1"/>
        <w:numPr>
          <w:ilvl w:val="0"/>
          <w:numId w:val="4"/>
        </w:numPr>
      </w:pPr>
      <w:bookmarkStart w:id="40" w:name="_Toc48667846"/>
      <w:r>
        <w:lastRenderedPageBreak/>
        <w:t>Future Work</w:t>
      </w:r>
      <w:bookmarkEnd w:id="40"/>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1" w:name="_Toc48667847"/>
      <w:r>
        <w:lastRenderedPageBreak/>
        <w:t xml:space="preserve">How To Use </w:t>
      </w:r>
      <w:r w:rsidR="003274B5">
        <w:t>This</w:t>
      </w:r>
      <w:r>
        <w:t xml:space="preserve"> Project</w:t>
      </w:r>
      <w:bookmarkEnd w:id="41"/>
    </w:p>
    <w:p w:rsidR="00580750" w:rsidRDefault="00580750" w:rsidP="00580750">
      <w:pPr>
        <w:pStyle w:val="Heading2"/>
        <w:numPr>
          <w:ilvl w:val="0"/>
          <w:numId w:val="0"/>
        </w:numPr>
        <w:ind w:left="216"/>
      </w:pPr>
      <w:bookmarkStart w:id="42" w:name="_Toc48667848"/>
      <w:r>
        <w:t>8.1 Pre</w:t>
      </w:r>
      <w:r w:rsidR="0099508A">
        <w:t>-</w:t>
      </w:r>
      <w:r>
        <w:t>requisites</w:t>
      </w:r>
      <w:bookmarkEnd w:id="42"/>
    </w:p>
    <w:p w:rsidR="00FF10C8" w:rsidRDefault="00580750" w:rsidP="00580750">
      <w:r>
        <w:t>Running the project code requires Elixir v1.10 or later installed on the computer</w:t>
      </w:r>
      <w:r w:rsidR="0099508A">
        <w:t xml:space="preserve"> with installation instructions available at </w:t>
      </w:r>
      <w:hyperlink r:id="rId52"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3" w:name="_Toc48667849"/>
      <w:r>
        <w:t>8.2 Downloading dependencies</w:t>
      </w:r>
      <w:bookmarkEnd w:id="43"/>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4" w:name="_Toc48667850"/>
      <w:r>
        <w:t>8.3 Setting environment variables</w:t>
      </w:r>
      <w:bookmarkEnd w:id="44"/>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r>
        <w:rPr>
          <w:i/>
          <w:iCs/>
        </w:rPr>
        <w:t>config :chord.</w:t>
      </w:r>
    </w:p>
    <w:p w:rsidR="00FF10C8" w:rsidRDefault="00FF10C8" w:rsidP="00FF10C8">
      <w:pPr>
        <w:pStyle w:val="Heading2"/>
        <w:numPr>
          <w:ilvl w:val="0"/>
          <w:numId w:val="0"/>
        </w:numPr>
        <w:ind w:left="216"/>
      </w:pPr>
      <w:bookmarkStart w:id="45" w:name="_Toc48667851"/>
      <w:r>
        <w:t>8.</w:t>
      </w:r>
      <w:r w:rsidR="00BD4022">
        <w:t>4</w:t>
      </w:r>
      <w:r>
        <w:t xml:space="preserve"> Running in interactive shell</w:t>
      </w:r>
      <w:bookmarkEnd w:id="45"/>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rsidR="00BD4022" w:rsidRDefault="00BD4022" w:rsidP="00BD4022">
      <w:pPr>
        <w:pStyle w:val="Heading3"/>
        <w:numPr>
          <w:ilvl w:val="0"/>
          <w:numId w:val="0"/>
        </w:numPr>
        <w:ind w:left="360"/>
      </w:pPr>
      <w:bookmarkStart w:id="46" w:name="_Toc48667852"/>
      <w:r>
        <w:t>8.4.1 Running in normal mode</w:t>
      </w:r>
      <w:bookmarkEnd w:id="46"/>
    </w:p>
    <w:p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rsidR="005C7159" w:rsidRDefault="005C7159" w:rsidP="005C7159">
      <w:pPr>
        <w:pStyle w:val="Heading3"/>
        <w:numPr>
          <w:ilvl w:val="0"/>
          <w:numId w:val="0"/>
        </w:numPr>
        <w:ind w:left="360"/>
      </w:pPr>
      <w:bookmarkStart w:id="47" w:name="_Toc48667853"/>
      <w:r>
        <w:t>8.4.2 Running in simulation mode</w:t>
      </w:r>
      <w:bookmarkEnd w:id="47"/>
    </w:p>
    <w:p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8" w:name="_Toc48667854"/>
      <w:r>
        <w:lastRenderedPageBreak/>
        <w:t>Professional Issues</w:t>
      </w:r>
      <w:bookmarkEnd w:id="48"/>
    </w:p>
    <w:p w:rsidR="005D179C" w:rsidRDefault="005D179C" w:rsidP="005D179C">
      <w:r>
        <w:t xml:space="preserve">This section will look at some of the ethical issues encountered when working with the peer-to-peer key-value protocols discussed in this report. Specific focus is going to be placed on licensing issues such as copyright when using these protocols in a file sharing context. An example from the public domain that will be used to elaborate on these issues is the </w:t>
      </w:r>
      <w:r w:rsidR="004438EC">
        <w:t>BitTorrent</w:t>
      </w:r>
      <w:r>
        <w:t xml:space="preserve"> protocol. </w:t>
      </w:r>
      <w:r w:rsidR="00E27699">
        <w:t>L</w:t>
      </w:r>
      <w:r>
        <w:t xml:space="preserve">ooking at how it relates to the protocols discussed in the background research </w:t>
      </w:r>
      <w:r w:rsidR="004438EC">
        <w:t>section of the report, discussing how BitTorrent has been abused to commit copyright infringement and the reaction to these infringements by copyright bodies.</w:t>
      </w:r>
    </w:p>
    <w:p w:rsidR="004438EC" w:rsidRDefault="004438EC" w:rsidP="005D179C"/>
    <w:p w:rsidR="00E11315" w:rsidRDefault="004438EC" w:rsidP="005D179C">
      <w:r>
        <w:t>When looking at early versions of peer-to-peer protocols such as Napster and Gnutella, we saw how Napster was purely created for file sharing</w:t>
      </w:r>
      <w:r w:rsidR="00532ADD">
        <w:t xml:space="preserve">, at its peak having 80 million users </w:t>
      </w:r>
      <w:r w:rsidR="00532ADD">
        <w:fldChar w:fldCharType="begin" w:fldLock="1"/>
      </w:r>
      <w:r w:rsidR="004B0C1C">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32ADD">
        <w:fldChar w:fldCharType="separate"/>
      </w:r>
      <w:r w:rsidR="00532ADD" w:rsidRPr="00532ADD">
        <w:rPr>
          <w:noProof/>
        </w:rPr>
        <w:t>[4]</w:t>
      </w:r>
      <w:r w:rsidR="00532ADD">
        <w:fldChar w:fldCharType="end"/>
      </w:r>
      <w:r w:rsidR="00532ADD">
        <w:t xml:space="preserve"> but was inevitably shutdown</w:t>
      </w:r>
      <w:r w:rsidR="004B0C1C">
        <w:t xml:space="preserve"> after being sued by heavy metal band Metallica </w:t>
      </w:r>
      <w:r w:rsidR="004B0C1C">
        <w:fldChar w:fldCharType="begin" w:fldLock="1"/>
      </w:r>
      <w:r w:rsidR="00C466FB">
        <w:instrText>ADDIN CSL_CITATION {"citationItems":[{"id":"ITEM-1","itemData":{"URL":"https://www.forbes.com/2000/04/14/mu4.html#56582923226a","accessed":{"date-parts":[["2020","8","25"]]},"container-title":"Forbes","id":"ITEM-1","issued":{"date-parts":[["2000"]]},"title":"Metallica Sues Napster","type":"webpage"},"uris":["http://www.mendeley.com/documents/?uuid=7349b89d-818c-4ce1-aaa0-69f0fa153329"]}],"mendeley":{"formattedCitation":"[18]","plainTextFormattedCitation":"[18]","previouslyFormattedCitation":"[18]"},"properties":{"noteIndex":0},"schema":"https://github.com/citation-style-language/schema/raw/master/csl-citation.json"}</w:instrText>
      </w:r>
      <w:r w:rsidR="004B0C1C">
        <w:fldChar w:fldCharType="separate"/>
      </w:r>
      <w:r w:rsidR="004B0C1C" w:rsidRPr="004B0C1C">
        <w:rPr>
          <w:noProof/>
        </w:rPr>
        <w:t>[18]</w:t>
      </w:r>
      <w:r w:rsidR="004B0C1C">
        <w:fldChar w:fldCharType="end"/>
      </w:r>
      <w:r w:rsidR="004B0C1C">
        <w:t>.</w:t>
      </w:r>
      <w:r>
        <w:t xml:space="preserve"> </w:t>
      </w:r>
      <w:r w:rsidR="00532ADD">
        <w:t>A</w:t>
      </w:r>
      <w:r>
        <w:t>nd the most popular implementation of Gnutella being in the LimeWire client</w:t>
      </w:r>
      <w:r w:rsidR="00E27699">
        <w:t>, which also used the BitTorrent protocol</w:t>
      </w:r>
      <w:r w:rsidR="00EB6641">
        <w:t xml:space="preserve">. The service was shut down in 2010 after a court ruling found that it had intentionally caused large-scale copyright infringement by allowing sharing of copyrighted works amongst its 50 million monthly users </w:t>
      </w:r>
      <w:r w:rsidR="00C466FB">
        <w:fldChar w:fldCharType="begin" w:fldLock="1"/>
      </w:r>
      <w:r w:rsidR="005B44FB">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C466FB">
        <w:fldChar w:fldCharType="separate"/>
      </w:r>
      <w:r w:rsidR="00C466FB" w:rsidRPr="00C466FB">
        <w:rPr>
          <w:noProof/>
        </w:rPr>
        <w:t>[19]</w:t>
      </w:r>
      <w:r w:rsidR="00C466FB">
        <w:fldChar w:fldCharType="end"/>
      </w:r>
      <w:r w:rsidR="00EB6641">
        <w:t>.</w:t>
      </w:r>
      <w:r w:rsidR="002C5174">
        <w:t xml:space="preserve"> Shutting these services down only led to developers not only creating forks of the software such as LimeWire Pirate Edition</w:t>
      </w:r>
      <w:r w:rsidR="008233B5">
        <w:t xml:space="preserve"> and FrostWire</w:t>
      </w:r>
      <w:r w:rsidR="002C5174">
        <w:t>, but people turning to alternat</w:t>
      </w:r>
      <w:r w:rsidR="00E20F6D">
        <w:t>ive</w:t>
      </w:r>
      <w:r w:rsidR="002C5174">
        <w:t xml:space="preserve"> protocols. </w:t>
      </w:r>
    </w:p>
    <w:p w:rsidR="00E11315" w:rsidRDefault="00E11315" w:rsidP="005D179C"/>
    <w:p w:rsidR="004438EC" w:rsidRDefault="002C5174" w:rsidP="005D179C">
      <w:r>
        <w:t xml:space="preserve">The </w:t>
      </w:r>
      <w:r w:rsidR="000735F6">
        <w:t>best-known</w:t>
      </w:r>
      <w:r>
        <w:t xml:space="preserve"> peer-to-peer file sharing protocol in use today is BitTorrent</w:t>
      </w:r>
      <w:r w:rsidR="000735F6">
        <w:t>. U</w:t>
      </w:r>
      <w:r>
        <w:t>sable with popular client software such as µTorrent, BitTorrent and Transmission (</w:t>
      </w:r>
      <w:r w:rsidR="00DB2C41">
        <w:t>shipped with</w:t>
      </w:r>
      <w:r>
        <w:t xml:space="preserve"> Ubuntu Linux distributions).</w:t>
      </w:r>
      <w:r w:rsidR="00DB4E82">
        <w:t xml:space="preserve"> </w:t>
      </w:r>
      <w:r w:rsidR="00E11315">
        <w:t>There are two ways file downloads happen in BitTorrent:</w:t>
      </w:r>
    </w:p>
    <w:p w:rsidR="00E11315" w:rsidRDefault="00E11315" w:rsidP="00E11315">
      <w:pPr>
        <w:pStyle w:val="ListParagraph"/>
        <w:numPr>
          <w:ilvl w:val="0"/>
          <w:numId w:val="16"/>
        </w:numPr>
      </w:pPr>
      <w:r>
        <w:t xml:space="preserve">Clients query a dedicated </w:t>
      </w:r>
      <w:r>
        <w:rPr>
          <w:i/>
          <w:iCs/>
        </w:rPr>
        <w:t xml:space="preserve">tracker </w:t>
      </w:r>
      <w:r>
        <w:t xml:space="preserve">node for a list of </w:t>
      </w:r>
      <w:r w:rsidRPr="00E11315">
        <w:rPr>
          <w:i/>
          <w:iCs/>
        </w:rPr>
        <w:t>peers</w:t>
      </w:r>
      <w:r>
        <w:t xml:space="preserve"> that can supply a certain file. Peers </w:t>
      </w:r>
      <w:r>
        <w:rPr>
          <w:i/>
          <w:iCs/>
        </w:rPr>
        <w:t xml:space="preserve">announcing </w:t>
      </w:r>
      <w:r>
        <w:t>themselves to a tracker when they have a file to share</w:t>
      </w:r>
      <w:r w:rsidR="00F820F2">
        <w:t xml:space="preserve"> </w:t>
      </w:r>
      <w:r w:rsidR="00F820F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F820F2">
        <w:fldChar w:fldCharType="separate"/>
      </w:r>
      <w:r w:rsidR="00F820F2" w:rsidRPr="00F820F2">
        <w:rPr>
          <w:noProof/>
        </w:rPr>
        <w:t>[20]</w:t>
      </w:r>
      <w:r w:rsidR="00F820F2">
        <w:fldChar w:fldCharType="end"/>
      </w:r>
      <w:r>
        <w:t>.</w:t>
      </w:r>
    </w:p>
    <w:p w:rsidR="00E11315" w:rsidRDefault="00E11315" w:rsidP="00E11315">
      <w:pPr>
        <w:pStyle w:val="ListParagraph"/>
        <w:numPr>
          <w:ilvl w:val="0"/>
          <w:numId w:val="16"/>
        </w:numPr>
      </w:pPr>
      <w:r>
        <w:t xml:space="preserve">Queries are made to other peer nodes for who has the desired file. Utilising </w:t>
      </w:r>
      <w:r w:rsidR="00F820F2">
        <w:t xml:space="preserve">Kademlia over UDP to maintain a Distributed Hash Table of peer contact information </w:t>
      </w:r>
      <w:r w:rsidR="00F820F2">
        <w:fldChar w:fldCharType="begin" w:fldLock="1"/>
      </w:r>
      <w:r w:rsidR="003302C2">
        <w:instrText>ADDIN CSL_CITATION {"citationItems":[{"id":"ITEM-1","itemData":{"URL":"http://www.bittorrent.org/beps//bep_0005.html","accessed":{"date-parts":[["2020","8","22"]]},"author":[{"dropping-particle":"","family":"Loewenstern","given":"Andrew","non-dropping-particle":"","parse-names":false,"suffix":""},{"dropping-particle":"","family":"Norberg","given":"Arvid","non-dropping-particle":"","parse-names":false,"suffix":""}],"id":"ITEM-1","issued":{"date-parts":[["2008"]]},"title":"DHT Protocol","type":"webpage"},"uris":["http://www.mendeley.com/documents/?uuid=10576861-b216-46cf-ae1f-284a14136aab"]}],"mendeley":{"formattedCitation":"[21]","plainTextFormattedCitation":"[21]","previouslyFormattedCitation":"[21]"},"properties":{"noteIndex":0},"schema":"https://github.com/citation-style-language/schema/raw/master/csl-citation.json"}</w:instrText>
      </w:r>
      <w:r w:rsidR="00F820F2">
        <w:fldChar w:fldCharType="separate"/>
      </w:r>
      <w:r w:rsidR="00F820F2" w:rsidRPr="00F820F2">
        <w:rPr>
          <w:noProof/>
        </w:rPr>
        <w:t>[21]</w:t>
      </w:r>
      <w:r w:rsidR="00F820F2">
        <w:fldChar w:fldCharType="end"/>
      </w:r>
      <w:r w:rsidR="00F820F2">
        <w:t>.</w:t>
      </w:r>
    </w:p>
    <w:p w:rsidR="005B44FB" w:rsidRDefault="005B44FB" w:rsidP="005D179C"/>
    <w:p w:rsidR="005B44FB" w:rsidRDefault="005B44FB" w:rsidP="005D179C">
      <w:r>
        <w:t xml:space="preserve">To highlight the popularity of BitTorrent, it was estimated that in 2013, there were between 15 to 27 million active users at any given day of the year </w:t>
      </w:r>
      <w:r>
        <w:fldChar w:fldCharType="begin" w:fldLock="1"/>
      </w:r>
      <w:r w:rsidR="003302C2">
        <w:instrText>ADDIN CSL_CITATION {"citationItems":[{"id":"ITEM-1","itemData":{"DOI":"10.1109/P2P.2013.6688697","ISBN":"978-1-4799-0515-7","author":[{"dropping-particle":"","family":"Wang","given":"Liang","non-dropping-particle":"","parse-names":false,"suffix":""},{"dropping-particle":"","family":"Kangasharju","given":"Jussi","non-dropping-particle":"","parse-names":false,"suffix":""}],"container-title":"IEEE P2P 2013 Proceedings","id":"ITEM-1","issued":{"date-parts":[["2013","9"]]},"page":"1-10","publisher":"IEEE","title":"Measuring large-scale distributed systems: case of BitTorrent Mainline DHT","type":"paper-conference"},"uris":["http://www.mendeley.com/documents/?uuid=0cb8c99b-982b-4799-84b2-883d446fa7bc"]}],"mendeley":{"formattedCitation":"[22]","plainTextFormattedCitation":"[22]","previouslyFormattedCitation":"[22]"},"properties":{"noteIndex":0},"schema":"https://github.com/citation-style-language/schema/raw/master/csl-citation.json"}</w:instrText>
      </w:r>
      <w:r>
        <w:fldChar w:fldCharType="separate"/>
      </w:r>
      <w:r w:rsidR="00F820F2" w:rsidRPr="00F820F2">
        <w:rPr>
          <w:noProof/>
        </w:rPr>
        <w:t>[22]</w:t>
      </w:r>
      <w:r>
        <w:fldChar w:fldCharType="end"/>
      </w:r>
      <w:r>
        <w:t>.</w:t>
      </w:r>
      <w:r w:rsidR="00973A8B">
        <w:t xml:space="preserve"> In that same year, a report by Palo Alto Networks</w:t>
      </w:r>
      <w:r w:rsidR="004F1498">
        <w:t xml:space="preserve"> </w:t>
      </w:r>
      <w:r w:rsidR="004F1498">
        <w:fldChar w:fldCharType="begin" w:fldLock="1"/>
      </w:r>
      <w:r w:rsidR="003302C2">
        <w:instrText>ADDIN CSL_CITATION {"citationItems":[{"id":"ITEM-1","itemData":{"author":[{"dropping-particle":"","family":"Palo Alto Networks","given":"","non-dropping-particle":"","parse-names":false,"suffix":""}],"id":"ITEM-1","issued":{"date-parts":[["2013"]]},"title":"The Palo Alto Networks Application Usage &amp; Threat Report","type":"report"},"uris":["http://www.mendeley.com/documents/?uuid=e86b800c-fcf2-4963-80ec-03893266ab9e"]}],"mendeley":{"formattedCitation":"[23]","plainTextFormattedCitation":"[23]","previouslyFormattedCitation":"[23]"},"properties":{"noteIndex":0},"schema":"https://github.com/citation-style-language/schema/raw/master/csl-citation.json"}</w:instrText>
      </w:r>
      <w:r w:rsidR="004F1498">
        <w:fldChar w:fldCharType="separate"/>
      </w:r>
      <w:r w:rsidR="00F820F2" w:rsidRPr="00F820F2">
        <w:rPr>
          <w:noProof/>
        </w:rPr>
        <w:t>[23]</w:t>
      </w:r>
      <w:r w:rsidR="004F1498">
        <w:fldChar w:fldCharType="end"/>
      </w:r>
      <w:r w:rsidR="00973A8B">
        <w:t xml:space="preserve"> showed that </w:t>
      </w:r>
      <w:r w:rsidR="00092EE9">
        <w:t>BitTorrent used 3.35% of the global bandwidth that year.</w:t>
      </w:r>
      <w:r w:rsidR="004F1498">
        <w:t xml:space="preserve"> The protocol was also used outside just peer-to-peer file sharing in cases like software vendors distributing products. For example, Blizzard entertainment’s “Blizzard Downloader” and</w:t>
      </w:r>
      <w:r w:rsidR="00AD0B65">
        <w:t xml:space="preserve"> one of the alternative download methods of the official Ubuntu OS installation being a torrent link</w:t>
      </w:r>
      <w:r w:rsidR="00EF5E01">
        <w:t xml:space="preserve"> </w:t>
      </w:r>
      <w:r w:rsidR="00EF5E01">
        <w:fldChar w:fldCharType="begin" w:fldLock="1"/>
      </w:r>
      <w:r w:rsidR="003302C2">
        <w:instrText>ADDIN CSL_CITATION {"citationItems":[{"id":"ITEM-1","itemData":{"URL":"https://ubuntu.com/download/alternative-downloads","accessed":{"date-parts":[["2020","8","25"]]},"author":[{"dropping-particle":"","family":"Canonical Ltd.","given":"","non-dropping-particle":"","parse-names":false,"suffix":""}],"id":"ITEM-1","issued":{"date-parts":[["0"]]},"title":"Alternative downloads | Ubuntu","type":"webpage"},"uris":["http://www.mendeley.com/documents/?uuid=04aee287-bd1a-44d8-9bdf-5a01ee8e84c9"]}],"mendeley":{"formattedCitation":"[24]","plainTextFormattedCitation":"[24]","previouslyFormattedCitation":"[24]"},"properties":{"noteIndex":0},"schema":"https://github.com/citation-style-language/schema/raw/master/csl-citation.json"}</w:instrText>
      </w:r>
      <w:r w:rsidR="00EF5E01">
        <w:fldChar w:fldCharType="separate"/>
      </w:r>
      <w:r w:rsidR="00F820F2" w:rsidRPr="00F820F2">
        <w:rPr>
          <w:noProof/>
        </w:rPr>
        <w:t>[24]</w:t>
      </w:r>
      <w:r w:rsidR="00EF5E01">
        <w:fldChar w:fldCharType="end"/>
      </w:r>
      <w:r w:rsidR="00AD0B65">
        <w:t>.</w:t>
      </w:r>
      <w:r w:rsidR="00EF5E01">
        <w:t xml:space="preserve"> Another alternate use case for BitTorrent was in distributing software updates across machines in a network. </w:t>
      </w:r>
      <w:r w:rsidR="00DB071C">
        <w:t xml:space="preserve">A 2010 article by </w:t>
      </w:r>
      <w:proofErr w:type="spellStart"/>
      <w:r w:rsidR="00DB071C">
        <w:t>TorrentFreak</w:t>
      </w:r>
      <w:proofErr w:type="spellEnd"/>
      <w:r w:rsidR="00DB071C">
        <w:t xml:space="preserve"> </w:t>
      </w:r>
      <w:r w:rsidR="00DB071C">
        <w:fldChar w:fldCharType="begin" w:fldLock="1"/>
      </w:r>
      <w:r w:rsidR="003302C2">
        <w:instrText>ADDIN CSL_CITATION {"citationItems":[{"id":"ITEM-1","itemData":{"URL":"https://torrentfreak.com/facebook-uses-bittorrent-and-they-love-it-100625/","accessed":{"date-parts":[["2020","8","25"]]},"author":[{"dropping-particle":"","family":"Sar","given":"Ernesto","non-dropping-particle":"Van der","parse-names":false,"suffix":""}],"container-title":"TorrentFreak","id":"ITEM-1","issued":{"date-parts":[["2010"]]},"title":"Facebook Uses BitTorrent, And They Love It","type":"webpage"},"uris":["http://www.mendeley.com/documents/?uuid=4d823faf-ad9b-42ab-90dd-5cafd323770b"]}],"mendeley":{"formattedCitation":"[25]","plainTextFormattedCitation":"[25]","previouslyFormattedCitation":"[25]"},"properties":{"noteIndex":0},"schema":"https://github.com/citation-style-language/schema/raw/master/csl-citation.json"}</w:instrText>
      </w:r>
      <w:r w:rsidR="00DB071C">
        <w:fldChar w:fldCharType="separate"/>
      </w:r>
      <w:r w:rsidR="00F820F2" w:rsidRPr="00F820F2">
        <w:rPr>
          <w:noProof/>
        </w:rPr>
        <w:t>[25]</w:t>
      </w:r>
      <w:r w:rsidR="00DB071C">
        <w:fldChar w:fldCharType="end"/>
      </w:r>
      <w:r w:rsidR="00DB071C">
        <w:t xml:space="preserve"> reported how </w:t>
      </w:r>
      <w:r w:rsidR="003F0D78">
        <w:t xml:space="preserve">Twitter and </w:t>
      </w:r>
      <w:r w:rsidR="00DB071C">
        <w:t>Facebook</w:t>
      </w:r>
      <w:r w:rsidR="003F0D78">
        <w:t xml:space="preserve"> adopted BitTorrent technology to distribute software updates. Facebook</w:t>
      </w:r>
      <w:r w:rsidR="00DB071C">
        <w:t xml:space="preserve"> </w:t>
      </w:r>
      <w:r w:rsidR="003F0D78">
        <w:t xml:space="preserve">notably </w:t>
      </w:r>
      <w:r w:rsidR="00DB071C">
        <w:t>reduced deployment time of hundreds of megabytes of software updates globally from hours to just one minute</w:t>
      </w:r>
      <w:r w:rsidR="00BF45FD">
        <w:t xml:space="preserve"> by using servers in its network to share updates.</w:t>
      </w:r>
    </w:p>
    <w:p w:rsidR="001D551C" w:rsidRDefault="001D551C" w:rsidP="005D179C"/>
    <w:p w:rsidR="001D551C" w:rsidRDefault="00630516" w:rsidP="005D179C">
      <w:r>
        <w:t>Even though BitTorrent evidently has a multitude of benefits, it has unfortunately gained infamy and a strong association with piracy.</w:t>
      </w:r>
      <w:r w:rsidR="00E35F8D">
        <w:t xml:space="preserve"> On its own, BitTorrent does not supply a way of searching for torrent files and this is where torrent search websites.</w:t>
      </w:r>
      <w:r w:rsidR="000C4CB6">
        <w:t xml:space="preserve"> A</w:t>
      </w:r>
      <w:r w:rsidR="00A04462">
        <w:t xml:space="preserve"> user downloads the</w:t>
      </w:r>
      <w:r w:rsidR="000C4CB6">
        <w:t xml:space="preserve"> torrent file</w:t>
      </w:r>
      <w:r w:rsidR="00A04462">
        <w:t>,</w:t>
      </w:r>
      <w:r w:rsidR="000C4CB6">
        <w:t xml:space="preserve"> </w:t>
      </w:r>
      <w:r w:rsidR="00A04462">
        <w:t xml:space="preserve">which </w:t>
      </w:r>
      <w:r w:rsidR="000C4CB6">
        <w:t>contains information about network peers who have pieces of the desired file.</w:t>
      </w:r>
      <w:r w:rsidR="00773C5B">
        <w:t xml:space="preserve"> Popular torrent search sites like </w:t>
      </w:r>
      <w:r w:rsidR="00773C5B" w:rsidRPr="00F86D9E">
        <w:rPr>
          <w:i/>
          <w:iCs/>
        </w:rPr>
        <w:t>The Pirate Bay</w:t>
      </w:r>
      <w:r w:rsidR="00773C5B">
        <w:t xml:space="preserve"> and </w:t>
      </w:r>
      <w:proofErr w:type="spellStart"/>
      <w:r w:rsidR="00773C5B" w:rsidRPr="00F86D9E">
        <w:rPr>
          <w:i/>
          <w:iCs/>
        </w:rPr>
        <w:t>isoHunt</w:t>
      </w:r>
      <w:proofErr w:type="spellEnd"/>
      <w:r w:rsidR="00773C5B">
        <w:t xml:space="preserve"> offered the convenience of a large repository of torrent files ranging from popular movies and music to computer and phone software.</w:t>
      </w:r>
    </w:p>
    <w:p w:rsidR="0093784B" w:rsidRDefault="00773C5B" w:rsidP="005D179C">
      <w:r>
        <w:t xml:space="preserve">Coupled </w:t>
      </w:r>
      <w:r w:rsidR="00782BE1">
        <w:t>with a one-click to download process on any BitTorrent client of the user’s choice, these torrent search websites made BitTorrent into a powerful tool to freely acquire any media of a user’s choosing.</w:t>
      </w:r>
      <w:r w:rsidR="00E50F65">
        <w:t xml:space="preserve"> The popularity of </w:t>
      </w:r>
      <w:r w:rsidR="00E57BAA">
        <w:t>torrenting media in place of purchasing had a negative effect on the owners of this media. The Recording Industry Association of America (RIAA) claimed that recorded music sales in USA fell from $14.5 billion to $7.7 billion between 1999 and 2009</w:t>
      </w:r>
      <w:r w:rsidR="00972823">
        <w:t xml:space="preserve"> with peer-to-peer file sharing networks attributed as the primary reason behind this decline </w:t>
      </w:r>
      <w:r w:rsidR="00972823">
        <w:fldChar w:fldCharType="begin" w:fldLock="1"/>
      </w:r>
      <w:r w:rsidR="00753C36">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972823">
        <w:fldChar w:fldCharType="separate"/>
      </w:r>
      <w:r w:rsidR="00972823" w:rsidRPr="00972823">
        <w:rPr>
          <w:noProof/>
        </w:rPr>
        <w:t>[19]</w:t>
      </w:r>
      <w:r w:rsidR="00972823">
        <w:fldChar w:fldCharType="end"/>
      </w:r>
      <w:r w:rsidR="00972823">
        <w:t>.</w:t>
      </w:r>
    </w:p>
    <w:p w:rsidR="0093784B" w:rsidRDefault="0093784B" w:rsidP="005D179C"/>
    <w:p w:rsidR="00773C5B" w:rsidRDefault="00F86D9E" w:rsidP="005D179C">
      <w:r>
        <w:t xml:space="preserve">There were also BitTorrent clients that shipped with search functionality, one popular example being </w:t>
      </w:r>
      <w:r>
        <w:rPr>
          <w:i/>
          <w:iCs/>
        </w:rPr>
        <w:t>Popcorn Time</w:t>
      </w:r>
      <w:r w:rsidR="006F5EBF">
        <w:rPr>
          <w:i/>
          <w:iCs/>
        </w:rPr>
        <w:t xml:space="preserve">: </w:t>
      </w:r>
      <w:r w:rsidR="006F5EBF">
        <w:t>a free, torrent-based alternative to video streaming services like Amazon Prime and Netflix.</w:t>
      </w:r>
      <w:r w:rsidR="00DE7BE5">
        <w:t xml:space="preserve"> Popcorn Time made it even easier for users to access pirated content as all a user does is search for the desired movie and press play. In the background, the temporarily saves the movie while sharing it to other clients as the user consumes the desired content, earning it the title of ‘Netflix for pirated movies’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DE7BE5">
        <w:t>.</w:t>
      </w:r>
      <w:r w:rsidR="00753C36">
        <w:t xml:space="preserve"> An interesting point to note is that unlike other BitTorrent clients that were neutral with what users downloaded, the Popcorn Time developers were aware of the software being used mainly for movie piracy. Evident by the warning message “downloading copyrighted material may be illegal in your country” displayed on their website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753C36">
        <w:t>.</w:t>
      </w:r>
    </w:p>
    <w:p w:rsidR="00DB4E82" w:rsidRDefault="00DB4E82" w:rsidP="005D179C"/>
    <w:p w:rsidR="00DB4E82" w:rsidRDefault="00AB4782" w:rsidP="005D179C">
      <w:r>
        <w:t>As billions of Dollars are being lost to copyright infringement, effort is being made to counter illegal peer-to-peer file sharing. Which is not as simple as issuing takedown orders on a central server. The common method used by authorities</w:t>
      </w:r>
      <w:r w:rsidR="003302C2">
        <w:t xml:space="preserve"> and copyright agencies</w:t>
      </w:r>
      <w:r>
        <w:t xml:space="preserve"> has been to identify copyrighted file sharers and</w:t>
      </w:r>
      <w:r w:rsidR="00593DF4">
        <w:t xml:space="preserve"> have internet service providers</w:t>
      </w:r>
      <w:r>
        <w:t xml:space="preserve"> issue </w:t>
      </w:r>
      <w:r w:rsidR="003302C2">
        <w:t xml:space="preserve">warnings or lawsuits. Research done by Park et al. </w:t>
      </w:r>
      <w:r w:rsidR="003302C2">
        <w:fldChar w:fldCharType="begin" w:fldLock="1"/>
      </w:r>
      <w:r w:rsidR="00404D80">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3302C2">
        <w:fldChar w:fldCharType="separate"/>
      </w:r>
      <w:r w:rsidR="003302C2" w:rsidRPr="003302C2">
        <w:rPr>
          <w:noProof/>
        </w:rPr>
        <w:t>[20]</w:t>
      </w:r>
      <w:r w:rsidR="003302C2">
        <w:fldChar w:fldCharType="end"/>
      </w:r>
      <w:r w:rsidR="003302C2">
        <w:t xml:space="preserve"> suggests two methods of identifying copyright file sharers:</w:t>
      </w:r>
    </w:p>
    <w:p w:rsidR="003302C2" w:rsidRDefault="003302C2" w:rsidP="003302C2">
      <w:pPr>
        <w:pStyle w:val="ListParagraph"/>
        <w:numPr>
          <w:ilvl w:val="0"/>
          <w:numId w:val="17"/>
        </w:numPr>
      </w:pPr>
      <w:r>
        <w:t>Perform a query to a tracker node for peers supplying the copyrighted file in question and then identifying the users with the IP addresses from the peer information.</w:t>
      </w:r>
    </w:p>
    <w:p w:rsidR="003302C2" w:rsidRDefault="003302C2" w:rsidP="003302C2">
      <w:pPr>
        <w:pStyle w:val="ListParagraph"/>
        <w:numPr>
          <w:ilvl w:val="0"/>
          <w:numId w:val="17"/>
        </w:numPr>
      </w:pPr>
      <w:r>
        <w:t xml:space="preserve">Using the DHT protocol to get peers that have the copyrighted file and </w:t>
      </w:r>
      <w:r w:rsidR="00404D80">
        <w:t>like</w:t>
      </w:r>
      <w:r>
        <w:t xml:space="preserve"> the first method, identifying users using the IP addresses from peer information.</w:t>
      </w:r>
    </w:p>
    <w:p w:rsidR="00404D80" w:rsidRDefault="00404D80">
      <w:r>
        <w:br w:type="page"/>
      </w:r>
    </w:p>
    <w:p w:rsidR="00593DF4" w:rsidRDefault="00404D80" w:rsidP="00593DF4">
      <w:r>
        <w:lastRenderedPageBreak/>
        <w:t xml:space="preserve">Merely sending notifications to users did not prove as effective as authorities would have hoped as a UK Government infringement tracker survey conducted in March 2018 estimated that 15% of UK internet users aged 12+ consumed at least one item of content illegally within the past three months of the survey </w:t>
      </w:r>
      <w:r>
        <w:fldChar w:fldCharType="begin" w:fldLock="1"/>
      </w:r>
      <w:r w:rsidR="004274E1">
        <w:instrText>ADDIN CSL_CITATION {"citationItems":[{"id":"ITEM-1","itemData":{"author":[{"dropping-particle":"","family":"Kantar Media","given":"","non-dropping-particle":"","parse-names":false,"suffix":""}],"id":"ITEM-1","issued":{"date-parts":[["2018"]]},"number-of-pages":"5","title":"Online Copyright Infringement Tracker Latest wave of research (March 2018)","type":"report"},"uris":["http://www.mendeley.com/documents/?uuid=d0171446-45db-4608-9b72-fb9fd2634281"]}],"mendeley":{"formattedCitation":"[27]","plainTextFormattedCitation":"[27]","previouslyFormattedCitation":"[27]"},"properties":{"noteIndex":0},"schema":"https://github.com/citation-style-language/schema/raw/master/csl-citation.json"}</w:instrText>
      </w:r>
      <w:r>
        <w:fldChar w:fldCharType="separate"/>
      </w:r>
      <w:r w:rsidRPr="00404D80">
        <w:rPr>
          <w:noProof/>
        </w:rPr>
        <w:t>[27]</w:t>
      </w:r>
      <w:r>
        <w:fldChar w:fldCharType="end"/>
      </w:r>
      <w:r>
        <w:t xml:space="preserve">. And as of July 2019, internet providers </w:t>
      </w:r>
      <w:r w:rsidR="0053396F">
        <w:t>stopped sending</w:t>
      </w:r>
      <w:r>
        <w:t xml:space="preserve"> copyright warning</w:t>
      </w:r>
      <w:r w:rsidR="0053396F">
        <w:t>s as the agreement to do so was terminated by right</w:t>
      </w:r>
      <w:r w:rsidR="004274E1">
        <w:t>s</w:t>
      </w:r>
      <w:r w:rsidR="0053396F">
        <w:t xml:space="preserve">holders </w:t>
      </w:r>
      <w:r w:rsidR="004274E1">
        <w:fldChar w:fldCharType="begin" w:fldLock="1"/>
      </w:r>
      <w:r w:rsidR="00360EB6">
        <w:instrText>ADDIN CSL_CITATION {"citationItems":[{"id":"ITEM-1","itemData":{"author":[{"dropping-particle":"","family":"Maxwell","given":"Andy","non-dropping-particle":"","parse-names":false,"suffix":""}],"container-title":"TorrentFreak","id":"ITEM-1","issued":{"date-parts":[["2019","7","19"]]},"title":"UK ISPs Stop Sending Copyright Infringement Notices","type":"article-newspaper"},"uris":["http://www.mendeley.com/documents/?uuid=fda9b00e-0e47-436a-a6e8-3b4b5b2cefb8"]}],"mendeley":{"formattedCitation":"[28]","plainTextFormattedCitation":"[28]","previouslyFormattedCitation":"[28]"},"properties":{"noteIndex":0},"schema":"https://github.com/citation-style-language/schema/raw/master/csl-citation.json"}</w:instrText>
      </w:r>
      <w:r w:rsidR="004274E1">
        <w:fldChar w:fldCharType="separate"/>
      </w:r>
      <w:r w:rsidR="004274E1" w:rsidRPr="004274E1">
        <w:rPr>
          <w:noProof/>
        </w:rPr>
        <w:t>[28]</w:t>
      </w:r>
      <w:r w:rsidR="004274E1">
        <w:fldChar w:fldCharType="end"/>
      </w:r>
      <w:r w:rsidR="0053396F">
        <w:t>.</w:t>
      </w:r>
    </w:p>
    <w:p w:rsidR="00644DED" w:rsidRDefault="00644DED" w:rsidP="00593DF4"/>
    <w:p w:rsidR="00341C7D" w:rsidRDefault="00341C7D" w:rsidP="00593DF4">
      <w:r>
        <w:t>Given the massive realized and future potential of these peer-to-peer lookup protocols, it has become easy for developers of the protocols and applications leveraging them to turn a blind eye toward the potential for abuse.</w:t>
      </w:r>
      <w:r w:rsidR="00647EEE">
        <w:t xml:space="preserve"> We have seen how BitTorrent </w:t>
      </w:r>
      <w:r w:rsidR="00CE3504">
        <w:t xml:space="preserve">clients simply exist to download pieces of torrent files from peers yet have gained popularity </w:t>
      </w:r>
      <w:r w:rsidR="007269F9">
        <w:t>for illegally downloading copyrighted content. The have also been some developers who knowingly create software with these protocols to make copyright infringement more convenient.</w:t>
      </w:r>
      <w:r w:rsidR="00B30753">
        <w:t xml:space="preserve"> One potential solution to this issue would be adding end user licenses to these protocols and applications when making them public. Explicit clauses could be added that bar users from using them for illegal activities such that culprits can face </w:t>
      </w:r>
      <w:r w:rsidR="009A66FF">
        <w:t>legal action for breaking this agreement.</w:t>
      </w:r>
    </w:p>
    <w:p w:rsidR="001C317A" w:rsidRDefault="001C317A" w:rsidP="00593DF4"/>
    <w:p w:rsidR="001C317A" w:rsidRDefault="001C317A" w:rsidP="00593DF4">
      <w:r>
        <w:t>Another possible solution would be for rightsholders to think of modifying their sales models to utilize these technologies.</w:t>
      </w:r>
      <w:r w:rsidR="00360EB6">
        <w:t xml:space="preserve"> One of the driving factors for the creators of Popcorn Time was that they saw piracy as “a problem created by an industry that portrays innovation as a threat to their antique recipe to collect value” </w:t>
      </w:r>
      <w:r w:rsidR="00360EB6">
        <w:fldChar w:fldCharType="begin" w:fldLock="1"/>
      </w:r>
      <w:r w:rsidR="005F00CD">
        <w:instrText>ADDIN CSL_CITATION {"citationItems":[{"id":"ITEM-1","itemData":{"URL":"https://medium.com/@getpopcornapp/goodbye-popcorn-time-93f890b8c9f4","accessed":{"date-parts":[["2020","8","26"]]},"author":[{"dropping-particle":"","family":"Popcorn Time!","given":"","non-dropping-particle":"","parse-names":false,"suffix":""}],"container-title":"Meduim.com","id":"ITEM-1","issued":{"date-parts":[["2014"]]},"title":"Goodbye Popcorn Time. This experiment has come to an end","type":"webpage"},"uris":["http://www.mendeley.com/documents/?uuid=fbad3e97-4d1d-4e0d-b5a6-918f9594daa2"]}],"mendeley":{"formattedCitation":"[29]","plainTextFormattedCitation":"[29]","previouslyFormattedCitation":"[29]"},"properties":{"noteIndex":0},"schema":"https://github.com/citation-style-language/schema/raw/master/csl-citation.json"}</w:instrText>
      </w:r>
      <w:r w:rsidR="00360EB6">
        <w:fldChar w:fldCharType="separate"/>
      </w:r>
      <w:r w:rsidR="00360EB6" w:rsidRPr="00360EB6">
        <w:rPr>
          <w:noProof/>
        </w:rPr>
        <w:t>[29]</w:t>
      </w:r>
      <w:r w:rsidR="00360EB6">
        <w:fldChar w:fldCharType="end"/>
      </w:r>
      <w:r w:rsidR="00360EB6">
        <w:t xml:space="preserve">. </w:t>
      </w:r>
      <w:r>
        <w:t xml:space="preserve"> Like how Napster disrupted CD sales and pioneered digital</w:t>
      </w:r>
      <w:r w:rsidR="00360EB6">
        <w:t xml:space="preserve"> music</w:t>
      </w:r>
      <w:r>
        <w:t xml:space="preserve"> streaming, </w:t>
      </w:r>
      <w:r w:rsidR="00360EB6">
        <w:t xml:space="preserve">piracy via </w:t>
      </w:r>
      <w:r>
        <w:t>peer-to</w:t>
      </w:r>
      <w:r w:rsidR="00360EB6">
        <w:t>-peer file sharing has shown the publics’ frustration with region-locked and delayed release of media content. Apart from consumption revenue, rightsholders could see major cost savings</w:t>
      </w:r>
      <w:r w:rsidR="00D5185A">
        <w:t xml:space="preserve"> with regards to content hosting and distribution. Instead of paying vast sums of money maintaining Content Distribution Networks and worrying about uptime, this load to be distributed amongst users in a network.</w:t>
      </w:r>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w:t>
      </w:r>
      <w:r w:rsidR="00112B1E">
        <w:t xml:space="preserve"> is</w:t>
      </w:r>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 but o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r w:rsidR="00837F0A">
        <w:t>alternative</w:t>
      </w:r>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53"/>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DF2C15" w:rsidRPr="00DF2C15" w:rsidRDefault="001657C0" w:rsidP="00DF2C15">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DF2C15" w:rsidRPr="00DF2C15">
        <w:rPr>
          <w:noProof/>
          <w:szCs w:val="24"/>
        </w:rPr>
        <w:t>[1]</w:t>
      </w:r>
      <w:r w:rsidR="00DF2C15" w:rsidRPr="00DF2C15">
        <w:rPr>
          <w:noProof/>
          <w:szCs w:val="24"/>
        </w:rPr>
        <w:tab/>
        <w:t>D. Reinsel, J. Gantz, and J. Rydning, “The Digitization of the World - From Edge to Core,” 2018. [Online]. Available: https://www.seagate.com/files/www-content/our-story/trends/files/idc-seagate-dataage-whitepaper.pdf.</w:t>
      </w:r>
    </w:p>
    <w:p w:rsidR="00DF2C15" w:rsidRPr="00DF2C15" w:rsidRDefault="00DF2C15" w:rsidP="00DF2C15">
      <w:pPr>
        <w:autoSpaceDE w:val="0"/>
        <w:adjustRightInd w:val="0"/>
        <w:spacing w:line="240" w:lineRule="exact"/>
        <w:ind w:left="640" w:hanging="640"/>
        <w:rPr>
          <w:noProof/>
          <w:szCs w:val="24"/>
        </w:rPr>
      </w:pPr>
      <w:r w:rsidRPr="00DF2C15">
        <w:rPr>
          <w:noProof/>
          <w:szCs w:val="24"/>
        </w:rPr>
        <w:t>[2]</w:t>
      </w:r>
      <w:r w:rsidRPr="00DF2C15">
        <w:rPr>
          <w:noProof/>
          <w:szCs w:val="24"/>
        </w:rPr>
        <w:tab/>
        <w:t>Domo, “Data Never Sleeps 7.0,” 2019. https://www.domo.com/learn/data-never-sleeps-7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3]</w:t>
      </w:r>
      <w:r w:rsidRPr="00DF2C15">
        <w:rPr>
          <w:noProof/>
          <w:szCs w:val="24"/>
        </w:rPr>
        <w:tab/>
        <w:t xml:space="preserve">Y. Chawathe, S. Ratnasamy, L. Breslau, N. Lanham, and S. Shenker, “Making Gnutella-like P2P Systems Scalable,” </w:t>
      </w:r>
      <w:r w:rsidRPr="00DF2C15">
        <w:rPr>
          <w:i/>
          <w:iCs/>
          <w:noProof/>
          <w:szCs w:val="24"/>
        </w:rPr>
        <w:t>Comput. Commun. Rev.</w:t>
      </w:r>
      <w:r w:rsidRPr="00DF2C15">
        <w:rPr>
          <w:noProof/>
          <w:szCs w:val="24"/>
        </w:rPr>
        <w:t>, vol. 33, no. 4, pp. 407–418.</w:t>
      </w:r>
    </w:p>
    <w:p w:rsidR="00DF2C15" w:rsidRPr="00DF2C15" w:rsidRDefault="00DF2C15" w:rsidP="00DF2C15">
      <w:pPr>
        <w:autoSpaceDE w:val="0"/>
        <w:adjustRightInd w:val="0"/>
        <w:spacing w:line="240" w:lineRule="exact"/>
        <w:ind w:left="640" w:hanging="640"/>
        <w:rPr>
          <w:noProof/>
          <w:szCs w:val="24"/>
        </w:rPr>
      </w:pPr>
      <w:r w:rsidRPr="00DF2C15">
        <w:rPr>
          <w:noProof/>
          <w:szCs w:val="24"/>
        </w:rPr>
        <w:t>[4]</w:t>
      </w:r>
      <w:r w:rsidRPr="00DF2C15">
        <w:rPr>
          <w:noProof/>
          <w:szCs w:val="24"/>
        </w:rPr>
        <w:tab/>
        <w:t xml:space="preserve">M. Gowan, “Requiem for Napster,” </w:t>
      </w:r>
      <w:r w:rsidRPr="00DF2C15">
        <w:rPr>
          <w:i/>
          <w:iCs/>
          <w:noProof/>
          <w:szCs w:val="24"/>
        </w:rPr>
        <w:t>PC World</w:t>
      </w:r>
      <w:r w:rsidRPr="00DF2C15">
        <w:rPr>
          <w:noProof/>
          <w:szCs w:val="24"/>
        </w:rPr>
        <w:t>, 2002. https://www.pcworld.idg.com.au/article/22380/requiem_napster/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5]</w:t>
      </w:r>
      <w:r w:rsidRPr="00DF2C15">
        <w:rPr>
          <w:noProof/>
          <w:szCs w:val="24"/>
        </w:rPr>
        <w:tab/>
        <w:t xml:space="preserve">M. Richtel, “Napster Is Told to Remain Shut,” </w:t>
      </w:r>
      <w:r w:rsidRPr="00DF2C15">
        <w:rPr>
          <w:i/>
          <w:iCs/>
          <w:noProof/>
          <w:szCs w:val="24"/>
        </w:rPr>
        <w:t>The New York Times</w:t>
      </w:r>
      <w:r w:rsidRPr="00DF2C15">
        <w:rPr>
          <w:noProof/>
          <w:szCs w:val="24"/>
        </w:rPr>
        <w:t>, 2001. https://www.nytimes.com/2001/07/12/technology/ebusiness/napster-is-told-to-remain-shut.html.</w:t>
      </w:r>
    </w:p>
    <w:p w:rsidR="00DF2C15" w:rsidRPr="00DF2C15" w:rsidRDefault="00DF2C15" w:rsidP="00DF2C15">
      <w:pPr>
        <w:autoSpaceDE w:val="0"/>
        <w:adjustRightInd w:val="0"/>
        <w:spacing w:line="240" w:lineRule="exact"/>
        <w:ind w:left="640" w:hanging="640"/>
        <w:rPr>
          <w:noProof/>
          <w:szCs w:val="24"/>
        </w:rPr>
      </w:pPr>
      <w:r w:rsidRPr="00DF2C15">
        <w:rPr>
          <w:noProof/>
          <w:szCs w:val="24"/>
        </w:rPr>
        <w:t>[6]</w:t>
      </w:r>
      <w:r w:rsidRPr="00DF2C15">
        <w:rPr>
          <w:noProof/>
          <w:szCs w:val="24"/>
        </w:rPr>
        <w:tab/>
        <w:t xml:space="preserve">Wikipedia, “Gnutella,” </w:t>
      </w:r>
      <w:r w:rsidRPr="00DF2C15">
        <w:rPr>
          <w:i/>
          <w:iCs/>
          <w:noProof/>
          <w:szCs w:val="24"/>
        </w:rPr>
        <w:t>Wikipedia</w:t>
      </w:r>
      <w:r w:rsidRPr="00DF2C15">
        <w:rPr>
          <w:noProof/>
          <w:szCs w:val="24"/>
        </w:rPr>
        <w:t>. https://en.wikipedia.org/wiki/Gnutella (accessed Jul. 20,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7]</w:t>
      </w:r>
      <w:r w:rsidRPr="00DF2C15">
        <w:rPr>
          <w:noProof/>
          <w:szCs w:val="24"/>
        </w:rPr>
        <w:tab/>
        <w:t xml:space="preserve">S. Ratnasamy, P. Francis, M. Handley, R. Karp, and S. Schenker, “A scalable content-addressable network,” </w:t>
      </w:r>
      <w:r w:rsidRPr="00DF2C15">
        <w:rPr>
          <w:i/>
          <w:iCs/>
          <w:noProof/>
          <w:szCs w:val="24"/>
        </w:rPr>
        <w:t>Comput. Commun. Rev.</w:t>
      </w:r>
      <w:r w:rsidRPr="00DF2C15">
        <w:rPr>
          <w:noProof/>
          <w:szCs w:val="24"/>
        </w:rPr>
        <w:t>, vol. 31, no. 4, pp. 161–172, 2001, doi: 10.1145/964723.383072.</w:t>
      </w:r>
    </w:p>
    <w:p w:rsidR="00DF2C15" w:rsidRPr="00DF2C15" w:rsidRDefault="00DF2C15" w:rsidP="00DF2C15">
      <w:pPr>
        <w:autoSpaceDE w:val="0"/>
        <w:adjustRightInd w:val="0"/>
        <w:spacing w:line="240" w:lineRule="exact"/>
        <w:ind w:left="640" w:hanging="640"/>
        <w:rPr>
          <w:noProof/>
          <w:szCs w:val="24"/>
        </w:rPr>
      </w:pPr>
      <w:r w:rsidRPr="00DF2C15">
        <w:rPr>
          <w:noProof/>
          <w:szCs w:val="24"/>
        </w:rPr>
        <w:t>[8]</w:t>
      </w:r>
      <w:r w:rsidRPr="00DF2C15">
        <w:rPr>
          <w:noProof/>
          <w:szCs w:val="24"/>
        </w:rPr>
        <w:tab/>
        <w:t xml:space="preserve">I. Stoica, R. Morris, D. Karger, M. F. Kaashoek, and H. Balakrishnan, “Chord: A scalable peer-to-peer lookup service for internet applications,” </w:t>
      </w:r>
      <w:r w:rsidRPr="00DF2C15">
        <w:rPr>
          <w:i/>
          <w:iCs/>
          <w:noProof/>
          <w:szCs w:val="24"/>
        </w:rPr>
        <w:t>Comput. Commun. Rev.</w:t>
      </w:r>
      <w:r w:rsidRPr="00DF2C15">
        <w:rPr>
          <w:noProof/>
          <w:szCs w:val="24"/>
        </w:rPr>
        <w:t>, vol. 31, no. 4, pp. 149–160, 2001, doi: 10.1145/964723.383071.</w:t>
      </w:r>
    </w:p>
    <w:p w:rsidR="00DF2C15" w:rsidRPr="00DF2C15" w:rsidRDefault="00DF2C15" w:rsidP="00DF2C15">
      <w:pPr>
        <w:autoSpaceDE w:val="0"/>
        <w:adjustRightInd w:val="0"/>
        <w:spacing w:line="240" w:lineRule="exact"/>
        <w:ind w:left="640" w:hanging="640"/>
        <w:rPr>
          <w:noProof/>
          <w:szCs w:val="24"/>
        </w:rPr>
      </w:pPr>
      <w:r w:rsidRPr="00DF2C15">
        <w:rPr>
          <w:noProof/>
          <w:szCs w:val="24"/>
        </w:rPr>
        <w:t>[9]</w:t>
      </w:r>
      <w:r w:rsidRPr="00DF2C15">
        <w:rPr>
          <w:noProof/>
          <w:szCs w:val="24"/>
        </w:rPr>
        <w:tab/>
        <w:t xml:space="preserve">I. Stoica </w:t>
      </w:r>
      <w:r w:rsidRPr="00DF2C15">
        <w:rPr>
          <w:i/>
          <w:iCs/>
          <w:noProof/>
          <w:szCs w:val="24"/>
        </w:rPr>
        <w:t>et al.</w:t>
      </w:r>
      <w:r w:rsidRPr="00DF2C15">
        <w:rPr>
          <w:noProof/>
          <w:szCs w:val="24"/>
        </w:rPr>
        <w:t>, “Chord: A Scalable Peer-to-peer Lookup Protocol for Internet Applications,” 2001.</w:t>
      </w:r>
    </w:p>
    <w:p w:rsidR="00DF2C15" w:rsidRPr="00DF2C15" w:rsidRDefault="00DF2C15" w:rsidP="00DF2C15">
      <w:pPr>
        <w:autoSpaceDE w:val="0"/>
        <w:adjustRightInd w:val="0"/>
        <w:spacing w:line="240" w:lineRule="exact"/>
        <w:ind w:left="640" w:hanging="640"/>
        <w:rPr>
          <w:noProof/>
          <w:szCs w:val="24"/>
        </w:rPr>
      </w:pPr>
      <w:r w:rsidRPr="00DF2C15">
        <w:rPr>
          <w:noProof/>
          <w:szCs w:val="24"/>
        </w:rPr>
        <w:t>[10]</w:t>
      </w:r>
      <w:r w:rsidRPr="00DF2C15">
        <w:rPr>
          <w:noProof/>
          <w:szCs w:val="24"/>
        </w:rPr>
        <w:tab/>
        <w:t xml:space="preserve">P. Maymounkov and D. Mazières, “Kademlia: A peer-to-peer information system based on the XOR metric,” </w:t>
      </w:r>
      <w:r w:rsidRPr="00DF2C15">
        <w:rPr>
          <w:i/>
          <w:iCs/>
          <w:noProof/>
          <w:szCs w:val="24"/>
        </w:rPr>
        <w:t>Lect. Notes Comput. Sci. (including Subser. Lect. Notes Artif. Intell. Lect. Notes Bioinformatics)</w:t>
      </w:r>
      <w:r w:rsidRPr="00DF2C15">
        <w:rPr>
          <w:noProof/>
          <w:szCs w:val="24"/>
        </w:rPr>
        <w:t>, vol. 2429, pp. 53–65, 2002.</w:t>
      </w:r>
    </w:p>
    <w:p w:rsidR="00DF2C15" w:rsidRPr="00DF2C15" w:rsidRDefault="00DF2C15" w:rsidP="00DF2C15">
      <w:pPr>
        <w:autoSpaceDE w:val="0"/>
        <w:adjustRightInd w:val="0"/>
        <w:spacing w:line="240" w:lineRule="exact"/>
        <w:ind w:left="640" w:hanging="640"/>
        <w:rPr>
          <w:noProof/>
          <w:szCs w:val="24"/>
        </w:rPr>
      </w:pPr>
      <w:r w:rsidRPr="00DF2C15">
        <w:rPr>
          <w:noProof/>
          <w:szCs w:val="24"/>
        </w:rPr>
        <w:t>[11]</w:t>
      </w:r>
      <w:r w:rsidRPr="00DF2C15">
        <w:rPr>
          <w:noProof/>
          <w:szCs w:val="24"/>
        </w:rPr>
        <w:tab/>
        <w:t>P. K. Gummadi, S. Saroiu, and S. D. Gribble, “A measurement study of Napster and Gnutella as examples of peer-to-peer file sharing systems,” vol. 32, no. 1, pp. 82–82, doi: 10.1145/510726.510756.</w:t>
      </w:r>
    </w:p>
    <w:p w:rsidR="00DF2C15" w:rsidRPr="00DF2C15" w:rsidRDefault="00DF2C15" w:rsidP="00DF2C15">
      <w:pPr>
        <w:autoSpaceDE w:val="0"/>
        <w:adjustRightInd w:val="0"/>
        <w:spacing w:line="240" w:lineRule="exact"/>
        <w:ind w:left="640" w:hanging="640"/>
        <w:rPr>
          <w:noProof/>
          <w:szCs w:val="24"/>
        </w:rPr>
      </w:pPr>
      <w:r w:rsidRPr="00DF2C15">
        <w:rPr>
          <w:noProof/>
          <w:szCs w:val="24"/>
        </w:rPr>
        <w:t>[12]</w:t>
      </w:r>
      <w:r w:rsidRPr="00DF2C15">
        <w:rPr>
          <w:noProof/>
          <w:szCs w:val="24"/>
        </w:rPr>
        <w:tab/>
        <w:t xml:space="preserve">J. Aspnes and G. Shah, “Skip graphs,” </w:t>
      </w:r>
      <w:r w:rsidRPr="00DF2C15">
        <w:rPr>
          <w:i/>
          <w:iCs/>
          <w:noProof/>
          <w:szCs w:val="24"/>
        </w:rPr>
        <w:t>ACM Trans. Algorithms</w:t>
      </w:r>
      <w:r w:rsidRPr="00DF2C15">
        <w:rPr>
          <w:noProof/>
          <w:szCs w:val="24"/>
        </w:rPr>
        <w:t>, vol. 3, no. 4, pp. 37-es, doi: 10.1145/1290672.1290674.</w:t>
      </w:r>
    </w:p>
    <w:p w:rsidR="00DF2C15" w:rsidRPr="00DF2C15" w:rsidRDefault="00DF2C15" w:rsidP="00DF2C15">
      <w:pPr>
        <w:autoSpaceDE w:val="0"/>
        <w:adjustRightInd w:val="0"/>
        <w:spacing w:line="240" w:lineRule="exact"/>
        <w:ind w:left="640" w:hanging="640"/>
        <w:rPr>
          <w:noProof/>
          <w:szCs w:val="24"/>
        </w:rPr>
      </w:pPr>
      <w:r w:rsidRPr="00DF2C15">
        <w:rPr>
          <w:noProof/>
          <w:szCs w:val="24"/>
        </w:rPr>
        <w:t>[13]</w:t>
      </w:r>
      <w:r w:rsidRPr="00DF2C15">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4]</w:t>
      </w:r>
      <w:r w:rsidRPr="00DF2C15">
        <w:rPr>
          <w:noProof/>
          <w:szCs w:val="24"/>
        </w:rPr>
        <w:tab/>
        <w:t>Elixir, “Application - Elixir v1.10.4.” https://hexdocs.pm/elixir/1.10.4/Application.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5]</w:t>
      </w:r>
      <w:r w:rsidRPr="00DF2C15">
        <w:rPr>
          <w:noProof/>
          <w:szCs w:val="24"/>
        </w:rPr>
        <w:tab/>
        <w:t>Erlang, “OTP Design Principles - Erlang.” https://erlang.org/doc/design_principles/des_princ.html#applications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6]</w:t>
      </w:r>
      <w:r w:rsidRPr="00DF2C15">
        <w:rPr>
          <w:noProof/>
          <w:szCs w:val="24"/>
        </w:rPr>
        <w:tab/>
        <w:t>Elixir, “GenServer - Elixir v1.10.4.” https://hexdocs.pm/elixir/1.10.4/GenServer.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lastRenderedPageBreak/>
        <w:t>[17]</w:t>
      </w:r>
      <w:r w:rsidRPr="00DF2C15">
        <w:rPr>
          <w:noProof/>
          <w:szCs w:val="24"/>
        </w:rPr>
        <w:tab/>
        <w:t>Elixir, “Atom - Elixir v1.10.4.” https://hexdocs.pm/elixir/Atom.html (accessed Aug. 14,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8]</w:t>
      </w:r>
      <w:r w:rsidRPr="00DF2C15">
        <w:rPr>
          <w:noProof/>
          <w:szCs w:val="24"/>
        </w:rPr>
        <w:tab/>
        <w:t xml:space="preserve">“Metallica Sues Napster,” </w:t>
      </w:r>
      <w:r w:rsidRPr="00DF2C15">
        <w:rPr>
          <w:i/>
          <w:iCs/>
          <w:noProof/>
          <w:szCs w:val="24"/>
        </w:rPr>
        <w:t>Forbes</w:t>
      </w:r>
      <w:r w:rsidRPr="00DF2C15">
        <w:rPr>
          <w:noProof/>
          <w:szCs w:val="24"/>
        </w:rPr>
        <w:t>, 2000. https://www.forbes.com/2000/04/14/mu4.html#56582923226a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19]</w:t>
      </w:r>
      <w:r w:rsidRPr="00DF2C15">
        <w:rPr>
          <w:noProof/>
          <w:szCs w:val="24"/>
        </w:rPr>
        <w:tab/>
        <w:t xml:space="preserve">J. Halliday, “Limewire shut down by federal court,” </w:t>
      </w:r>
      <w:r w:rsidRPr="00DF2C15">
        <w:rPr>
          <w:i/>
          <w:iCs/>
          <w:noProof/>
          <w:szCs w:val="24"/>
        </w:rPr>
        <w:t>The Guardian</w:t>
      </w:r>
      <w:r w:rsidRPr="00DF2C15">
        <w:rPr>
          <w:noProof/>
          <w:szCs w:val="24"/>
        </w:rPr>
        <w:t>, 2010. https://www.theguardian.com/technology/2010/oct/27/limewire-shut-down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0]</w:t>
      </w:r>
      <w:r w:rsidRPr="00DF2C15">
        <w:rPr>
          <w:noProof/>
          <w:szCs w:val="24"/>
        </w:rPr>
        <w:tab/>
        <w:t xml:space="preserve">S. Park, H. Chung, C. Lee, S. Lee, and K. Lee, “Methodology and implementation for tracking the file sharers using BitTorrent,” </w:t>
      </w:r>
      <w:r w:rsidRPr="00DF2C15">
        <w:rPr>
          <w:i/>
          <w:iCs/>
          <w:noProof/>
          <w:szCs w:val="24"/>
        </w:rPr>
        <w:t>Multimed. Tools Appl.</w:t>
      </w:r>
      <w:r w:rsidRPr="00DF2C15">
        <w:rPr>
          <w:noProof/>
          <w:szCs w:val="24"/>
        </w:rPr>
        <w:t>, vol. 74, no. 1, pp. 271–286, doi: 10.1007/s11042-013-1760-x.</w:t>
      </w:r>
    </w:p>
    <w:p w:rsidR="00DF2C15" w:rsidRPr="00DF2C15" w:rsidRDefault="00DF2C15" w:rsidP="00DF2C15">
      <w:pPr>
        <w:autoSpaceDE w:val="0"/>
        <w:adjustRightInd w:val="0"/>
        <w:spacing w:line="240" w:lineRule="exact"/>
        <w:ind w:left="640" w:hanging="640"/>
        <w:rPr>
          <w:noProof/>
          <w:szCs w:val="24"/>
        </w:rPr>
      </w:pPr>
      <w:r w:rsidRPr="00DF2C15">
        <w:rPr>
          <w:noProof/>
          <w:szCs w:val="24"/>
        </w:rPr>
        <w:t>[21]</w:t>
      </w:r>
      <w:r w:rsidRPr="00DF2C15">
        <w:rPr>
          <w:noProof/>
          <w:szCs w:val="24"/>
        </w:rPr>
        <w:tab/>
        <w:t>A. Loewenstern and A. Norberg, “DHT Protocol,” 2008. http://www.bittorrent.org/beps//bep_0005.html (accessed Aug. 22,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2]</w:t>
      </w:r>
      <w:r w:rsidRPr="00DF2C15">
        <w:rPr>
          <w:noProof/>
          <w:szCs w:val="24"/>
        </w:rPr>
        <w:tab/>
        <w:t xml:space="preserve">L. Wang and J. Kangasharju, “Measuring large-scale distributed systems: case of BitTorrent Mainline DHT,” in </w:t>
      </w:r>
      <w:r w:rsidRPr="00DF2C15">
        <w:rPr>
          <w:i/>
          <w:iCs/>
          <w:noProof/>
          <w:szCs w:val="24"/>
        </w:rPr>
        <w:t>IEEE P2P 2013 Proceedings</w:t>
      </w:r>
      <w:r w:rsidRPr="00DF2C15">
        <w:rPr>
          <w:noProof/>
          <w:szCs w:val="24"/>
        </w:rPr>
        <w:t>, Sep. 2013, pp. 1–10, doi: 10.1109/P2P.2013.6688697.</w:t>
      </w:r>
    </w:p>
    <w:p w:rsidR="00DF2C15" w:rsidRPr="00DF2C15" w:rsidRDefault="00DF2C15" w:rsidP="00DF2C15">
      <w:pPr>
        <w:autoSpaceDE w:val="0"/>
        <w:adjustRightInd w:val="0"/>
        <w:spacing w:line="240" w:lineRule="exact"/>
        <w:ind w:left="640" w:hanging="640"/>
        <w:rPr>
          <w:noProof/>
          <w:szCs w:val="24"/>
        </w:rPr>
      </w:pPr>
      <w:r w:rsidRPr="00DF2C15">
        <w:rPr>
          <w:noProof/>
          <w:szCs w:val="24"/>
        </w:rPr>
        <w:t>[23]</w:t>
      </w:r>
      <w:r w:rsidRPr="00DF2C15">
        <w:rPr>
          <w:noProof/>
          <w:szCs w:val="24"/>
        </w:rPr>
        <w:tab/>
        <w:t>Palo Alto Networks, “The Palo Alto Networks Application Usage &amp; Threat Report,” 2013. [Online]. Available: https://blog.paloaltonetworks.com/app-usage-risk-report-visualization/#.</w:t>
      </w:r>
    </w:p>
    <w:p w:rsidR="00DF2C15" w:rsidRPr="00DF2C15" w:rsidRDefault="00DF2C15" w:rsidP="00DF2C15">
      <w:pPr>
        <w:autoSpaceDE w:val="0"/>
        <w:adjustRightInd w:val="0"/>
        <w:spacing w:line="240" w:lineRule="exact"/>
        <w:ind w:left="640" w:hanging="640"/>
        <w:rPr>
          <w:noProof/>
          <w:szCs w:val="24"/>
        </w:rPr>
      </w:pPr>
      <w:r w:rsidRPr="00DF2C15">
        <w:rPr>
          <w:noProof/>
          <w:szCs w:val="24"/>
        </w:rPr>
        <w:t>[24]</w:t>
      </w:r>
      <w:r w:rsidRPr="00DF2C15">
        <w:rPr>
          <w:noProof/>
          <w:szCs w:val="24"/>
        </w:rPr>
        <w:tab/>
        <w:t>Canonical Ltd., “Alternative downloads | Ubuntu.” https://ubuntu.com/download/alternative-downloads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5]</w:t>
      </w:r>
      <w:r w:rsidRPr="00DF2C15">
        <w:rPr>
          <w:noProof/>
          <w:szCs w:val="24"/>
        </w:rPr>
        <w:tab/>
        <w:t xml:space="preserve">E. Van der Sar, “Facebook Uses BitTorrent, And They Love It,” </w:t>
      </w:r>
      <w:r w:rsidRPr="00DF2C15">
        <w:rPr>
          <w:i/>
          <w:iCs/>
          <w:noProof/>
          <w:szCs w:val="24"/>
        </w:rPr>
        <w:t>TorrentFreak</w:t>
      </w:r>
      <w:r w:rsidRPr="00DF2C15">
        <w:rPr>
          <w:noProof/>
          <w:szCs w:val="24"/>
        </w:rPr>
        <w:t>, 2010. https://torrentfreak.com/facebook-uses-bittorrent-and-they-love-it-100625/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6]</w:t>
      </w:r>
      <w:r w:rsidRPr="00DF2C15">
        <w:rPr>
          <w:noProof/>
          <w:szCs w:val="24"/>
        </w:rPr>
        <w:tab/>
        <w:t xml:space="preserve">S. Mlot, “‘Popcorn Time’ Is Like Netflix for Pirated Movies,” </w:t>
      </w:r>
      <w:r w:rsidRPr="00DF2C15">
        <w:rPr>
          <w:i/>
          <w:iCs/>
          <w:noProof/>
          <w:szCs w:val="24"/>
        </w:rPr>
        <w:t>PCMag</w:t>
      </w:r>
      <w:r w:rsidRPr="00DF2C15">
        <w:rPr>
          <w:noProof/>
          <w:szCs w:val="24"/>
        </w:rPr>
        <w:t>, 2014. https://uk.pcmag.com/internet-3/10462/popcorn-time-is-like-netflix-for-pirated-movies (accessed Aug. 25, 2020).</w:t>
      </w:r>
    </w:p>
    <w:p w:rsidR="00DF2C15" w:rsidRPr="00DF2C15" w:rsidRDefault="00DF2C15" w:rsidP="00DF2C15">
      <w:pPr>
        <w:autoSpaceDE w:val="0"/>
        <w:adjustRightInd w:val="0"/>
        <w:spacing w:line="240" w:lineRule="exact"/>
        <w:ind w:left="640" w:hanging="640"/>
        <w:rPr>
          <w:noProof/>
          <w:szCs w:val="24"/>
        </w:rPr>
      </w:pPr>
      <w:r w:rsidRPr="00DF2C15">
        <w:rPr>
          <w:noProof/>
          <w:szCs w:val="24"/>
        </w:rPr>
        <w:t>[27]</w:t>
      </w:r>
      <w:r w:rsidRPr="00DF2C15">
        <w:rPr>
          <w:noProof/>
          <w:szCs w:val="24"/>
        </w:rPr>
        <w:tab/>
        <w:t>Kantar Media, “Online Copyright Infringement Tracker Latest wave of research (March 2018),” 2018. [Online]. Available: https://assets.publishing.service.gov.uk/government/uploads/system/uploads/attachment_data/file/729184/oci-tracker.pdf.</w:t>
      </w:r>
    </w:p>
    <w:p w:rsidR="00DF2C15" w:rsidRPr="00DF2C15" w:rsidRDefault="00DF2C15" w:rsidP="00DF2C15">
      <w:pPr>
        <w:autoSpaceDE w:val="0"/>
        <w:adjustRightInd w:val="0"/>
        <w:spacing w:line="240" w:lineRule="exact"/>
        <w:ind w:left="640" w:hanging="640"/>
        <w:rPr>
          <w:noProof/>
          <w:szCs w:val="24"/>
        </w:rPr>
      </w:pPr>
      <w:r w:rsidRPr="00DF2C15">
        <w:rPr>
          <w:noProof/>
          <w:szCs w:val="24"/>
        </w:rPr>
        <w:t>[28]</w:t>
      </w:r>
      <w:r w:rsidRPr="00DF2C15">
        <w:rPr>
          <w:noProof/>
          <w:szCs w:val="24"/>
        </w:rPr>
        <w:tab/>
        <w:t xml:space="preserve">A. Maxwell, “UK ISPs Stop Sending Copyright Infringement Notices,” </w:t>
      </w:r>
      <w:r w:rsidRPr="00DF2C15">
        <w:rPr>
          <w:i/>
          <w:iCs/>
          <w:noProof/>
          <w:szCs w:val="24"/>
        </w:rPr>
        <w:t>TorrentFreak</w:t>
      </w:r>
      <w:r w:rsidRPr="00DF2C15">
        <w:rPr>
          <w:noProof/>
          <w:szCs w:val="24"/>
        </w:rPr>
        <w:t>, Jul. 19, 2019.</w:t>
      </w:r>
    </w:p>
    <w:p w:rsidR="00DF2C15" w:rsidRPr="00DF2C15" w:rsidRDefault="00DF2C15" w:rsidP="00DF2C15">
      <w:pPr>
        <w:autoSpaceDE w:val="0"/>
        <w:adjustRightInd w:val="0"/>
        <w:spacing w:line="240" w:lineRule="exact"/>
        <w:ind w:left="640" w:hanging="640"/>
        <w:rPr>
          <w:noProof/>
        </w:rPr>
      </w:pPr>
      <w:r w:rsidRPr="00DF2C15">
        <w:rPr>
          <w:noProof/>
          <w:szCs w:val="24"/>
        </w:rPr>
        <w:t>[29]</w:t>
      </w:r>
      <w:r w:rsidRPr="00DF2C15">
        <w:rPr>
          <w:noProof/>
          <w:szCs w:val="24"/>
        </w:rPr>
        <w:tab/>
        <w:t xml:space="preserve">Popcorn Time!, “Goodbye Popcorn Time. This experiment has come to an end,” </w:t>
      </w:r>
      <w:r w:rsidRPr="00DF2C15">
        <w:rPr>
          <w:i/>
          <w:iCs/>
          <w:noProof/>
          <w:szCs w:val="24"/>
        </w:rPr>
        <w:t>Meduim.com</w:t>
      </w:r>
      <w:r w:rsidRPr="00DF2C15">
        <w:rPr>
          <w:noProof/>
          <w:szCs w:val="24"/>
        </w:rPr>
        <w:t>, 2014. https://medium.com/@getpopcornapp/goodbye-popcorn-time-93f890b8c9f4 (accessed Aug. 26,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07C1" w:rsidRDefault="002407C1">
      <w:r>
        <w:separator/>
      </w:r>
    </w:p>
  </w:endnote>
  <w:endnote w:type="continuationSeparator" w:id="0">
    <w:p w:rsidR="002407C1" w:rsidRDefault="00240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777D" w:rsidRDefault="0002777D">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777D" w:rsidRDefault="000277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777D" w:rsidRDefault="0002777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2777D" w:rsidRDefault="000277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07C1" w:rsidRDefault="002407C1">
      <w:r>
        <w:rPr>
          <w:color w:val="000000"/>
        </w:rPr>
        <w:separator/>
      </w:r>
    </w:p>
  </w:footnote>
  <w:footnote w:type="continuationSeparator" w:id="0">
    <w:p w:rsidR="002407C1" w:rsidRDefault="002407C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2" w15:restartNumberingAfterBreak="0">
    <w:nsid w:val="119F3964"/>
    <w:multiLevelType w:val="hybridMultilevel"/>
    <w:tmpl w:val="D11C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7"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8"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9" w15:restartNumberingAfterBreak="0">
    <w:nsid w:val="4B71650A"/>
    <w:multiLevelType w:val="hybridMultilevel"/>
    <w:tmpl w:val="ED30D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8"/>
  </w:num>
  <w:num w:numId="2">
    <w:abstractNumId w:val="10"/>
  </w:num>
  <w:num w:numId="3">
    <w:abstractNumId w:val="7"/>
  </w:num>
  <w:num w:numId="4">
    <w:abstractNumId w:val="6"/>
  </w:num>
  <w:num w:numId="5">
    <w:abstractNumId w:val="1"/>
  </w:num>
  <w:num w:numId="6">
    <w:abstractNumId w:val="6"/>
    <w:lvlOverride w:ilvl="0">
      <w:startOverride w:val="1"/>
    </w:lvlOverride>
  </w:num>
  <w:num w:numId="7">
    <w:abstractNumId w:val="12"/>
  </w:num>
  <w:num w:numId="8">
    <w:abstractNumId w:val="5"/>
  </w:num>
  <w:num w:numId="9">
    <w:abstractNumId w:val="15"/>
  </w:num>
  <w:num w:numId="10">
    <w:abstractNumId w:val="4"/>
  </w:num>
  <w:num w:numId="11">
    <w:abstractNumId w:val="11"/>
  </w:num>
  <w:num w:numId="12">
    <w:abstractNumId w:val="14"/>
  </w:num>
  <w:num w:numId="13">
    <w:abstractNumId w:val="3"/>
  </w:num>
  <w:num w:numId="14">
    <w:abstractNumId w:val="13"/>
  </w:num>
  <w:num w:numId="15">
    <w:abstractNumId w:val="0"/>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21654"/>
    <w:rsid w:val="0002777D"/>
    <w:rsid w:val="00030D90"/>
    <w:rsid w:val="000319FF"/>
    <w:rsid w:val="00032ACF"/>
    <w:rsid w:val="000359B9"/>
    <w:rsid w:val="0003636D"/>
    <w:rsid w:val="00043855"/>
    <w:rsid w:val="00047DAF"/>
    <w:rsid w:val="00050478"/>
    <w:rsid w:val="00065052"/>
    <w:rsid w:val="000724A6"/>
    <w:rsid w:val="000735F6"/>
    <w:rsid w:val="00077AEC"/>
    <w:rsid w:val="00092EE9"/>
    <w:rsid w:val="000A059E"/>
    <w:rsid w:val="000A07F1"/>
    <w:rsid w:val="000A6FB0"/>
    <w:rsid w:val="000A7621"/>
    <w:rsid w:val="000C11CD"/>
    <w:rsid w:val="000C2EC4"/>
    <w:rsid w:val="000C4CB6"/>
    <w:rsid w:val="000D05EE"/>
    <w:rsid w:val="000D4AC7"/>
    <w:rsid w:val="000D698F"/>
    <w:rsid w:val="000D7EDC"/>
    <w:rsid w:val="000E1EC1"/>
    <w:rsid w:val="000E1ECC"/>
    <w:rsid w:val="000E213C"/>
    <w:rsid w:val="000E40AE"/>
    <w:rsid w:val="000E778D"/>
    <w:rsid w:val="000F4DE0"/>
    <w:rsid w:val="000F7811"/>
    <w:rsid w:val="00100E5C"/>
    <w:rsid w:val="00103C4F"/>
    <w:rsid w:val="00105AE5"/>
    <w:rsid w:val="001100D4"/>
    <w:rsid w:val="00110618"/>
    <w:rsid w:val="00110F63"/>
    <w:rsid w:val="001122B2"/>
    <w:rsid w:val="00112B1E"/>
    <w:rsid w:val="001218AA"/>
    <w:rsid w:val="00123C37"/>
    <w:rsid w:val="00133B65"/>
    <w:rsid w:val="00134542"/>
    <w:rsid w:val="0013473D"/>
    <w:rsid w:val="00135AA7"/>
    <w:rsid w:val="00141B08"/>
    <w:rsid w:val="0015240A"/>
    <w:rsid w:val="0015284D"/>
    <w:rsid w:val="0015748C"/>
    <w:rsid w:val="0016462C"/>
    <w:rsid w:val="0016482B"/>
    <w:rsid w:val="001657C0"/>
    <w:rsid w:val="001658C2"/>
    <w:rsid w:val="00166218"/>
    <w:rsid w:val="00167777"/>
    <w:rsid w:val="001751CB"/>
    <w:rsid w:val="001775C1"/>
    <w:rsid w:val="00184834"/>
    <w:rsid w:val="00196CE4"/>
    <w:rsid w:val="00197C90"/>
    <w:rsid w:val="001A716E"/>
    <w:rsid w:val="001B5C28"/>
    <w:rsid w:val="001C2F8B"/>
    <w:rsid w:val="001C317A"/>
    <w:rsid w:val="001C6067"/>
    <w:rsid w:val="001C62C3"/>
    <w:rsid w:val="001D551C"/>
    <w:rsid w:val="001D5CCF"/>
    <w:rsid w:val="001E05E2"/>
    <w:rsid w:val="001F07B3"/>
    <w:rsid w:val="001F635D"/>
    <w:rsid w:val="001F6C97"/>
    <w:rsid w:val="001F7E79"/>
    <w:rsid w:val="00200094"/>
    <w:rsid w:val="002062F6"/>
    <w:rsid w:val="00210B03"/>
    <w:rsid w:val="0021441C"/>
    <w:rsid w:val="00216C94"/>
    <w:rsid w:val="002225F0"/>
    <w:rsid w:val="002319BA"/>
    <w:rsid w:val="00235447"/>
    <w:rsid w:val="002407C1"/>
    <w:rsid w:val="0024103A"/>
    <w:rsid w:val="00242E72"/>
    <w:rsid w:val="00243025"/>
    <w:rsid w:val="00250CB1"/>
    <w:rsid w:val="00263D3D"/>
    <w:rsid w:val="00264F47"/>
    <w:rsid w:val="002659B6"/>
    <w:rsid w:val="00277FC6"/>
    <w:rsid w:val="00280339"/>
    <w:rsid w:val="002812AB"/>
    <w:rsid w:val="00283237"/>
    <w:rsid w:val="00283A54"/>
    <w:rsid w:val="00291D39"/>
    <w:rsid w:val="002A3B79"/>
    <w:rsid w:val="002B39DE"/>
    <w:rsid w:val="002C077E"/>
    <w:rsid w:val="002C5174"/>
    <w:rsid w:val="002E04C7"/>
    <w:rsid w:val="002E12B8"/>
    <w:rsid w:val="002E4765"/>
    <w:rsid w:val="002E758E"/>
    <w:rsid w:val="002E7E92"/>
    <w:rsid w:val="002F7650"/>
    <w:rsid w:val="003028AD"/>
    <w:rsid w:val="00320057"/>
    <w:rsid w:val="0032147A"/>
    <w:rsid w:val="003274B5"/>
    <w:rsid w:val="0032770F"/>
    <w:rsid w:val="003302C2"/>
    <w:rsid w:val="0033184F"/>
    <w:rsid w:val="00335EE9"/>
    <w:rsid w:val="003379B6"/>
    <w:rsid w:val="00341C7D"/>
    <w:rsid w:val="003436F3"/>
    <w:rsid w:val="00350752"/>
    <w:rsid w:val="00355474"/>
    <w:rsid w:val="003564F0"/>
    <w:rsid w:val="00360EB6"/>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29CB"/>
    <w:rsid w:val="0039780F"/>
    <w:rsid w:val="003A01B7"/>
    <w:rsid w:val="003A4235"/>
    <w:rsid w:val="003B4F2E"/>
    <w:rsid w:val="003B5430"/>
    <w:rsid w:val="003C7A8B"/>
    <w:rsid w:val="003D38E2"/>
    <w:rsid w:val="003E205E"/>
    <w:rsid w:val="003E70C4"/>
    <w:rsid w:val="003F0D78"/>
    <w:rsid w:val="003F1525"/>
    <w:rsid w:val="003F562A"/>
    <w:rsid w:val="003F6657"/>
    <w:rsid w:val="0040269B"/>
    <w:rsid w:val="00404D80"/>
    <w:rsid w:val="004274E1"/>
    <w:rsid w:val="00427690"/>
    <w:rsid w:val="00436A0F"/>
    <w:rsid w:val="004372C2"/>
    <w:rsid w:val="00442074"/>
    <w:rsid w:val="004438EC"/>
    <w:rsid w:val="00450A56"/>
    <w:rsid w:val="00454FE7"/>
    <w:rsid w:val="00457A76"/>
    <w:rsid w:val="00457CD9"/>
    <w:rsid w:val="00457CFF"/>
    <w:rsid w:val="00463E43"/>
    <w:rsid w:val="004642B2"/>
    <w:rsid w:val="00470DF4"/>
    <w:rsid w:val="00482401"/>
    <w:rsid w:val="00490DCE"/>
    <w:rsid w:val="00492067"/>
    <w:rsid w:val="00495714"/>
    <w:rsid w:val="004A0383"/>
    <w:rsid w:val="004A1539"/>
    <w:rsid w:val="004B0C1C"/>
    <w:rsid w:val="004B7468"/>
    <w:rsid w:val="004C0549"/>
    <w:rsid w:val="004C0B74"/>
    <w:rsid w:val="004C46FC"/>
    <w:rsid w:val="004D5018"/>
    <w:rsid w:val="004D5A6F"/>
    <w:rsid w:val="004E2BB5"/>
    <w:rsid w:val="004E33AA"/>
    <w:rsid w:val="004E6C1C"/>
    <w:rsid w:val="004F1498"/>
    <w:rsid w:val="004F39BE"/>
    <w:rsid w:val="004F5828"/>
    <w:rsid w:val="00501018"/>
    <w:rsid w:val="00502513"/>
    <w:rsid w:val="00503F30"/>
    <w:rsid w:val="00521905"/>
    <w:rsid w:val="00522AD7"/>
    <w:rsid w:val="00530214"/>
    <w:rsid w:val="00532ADD"/>
    <w:rsid w:val="0053396F"/>
    <w:rsid w:val="005364D3"/>
    <w:rsid w:val="00542548"/>
    <w:rsid w:val="00543272"/>
    <w:rsid w:val="005450CB"/>
    <w:rsid w:val="00563A85"/>
    <w:rsid w:val="005700C9"/>
    <w:rsid w:val="005753B4"/>
    <w:rsid w:val="00580750"/>
    <w:rsid w:val="00581F57"/>
    <w:rsid w:val="0058319E"/>
    <w:rsid w:val="00584AD3"/>
    <w:rsid w:val="005863D2"/>
    <w:rsid w:val="00587199"/>
    <w:rsid w:val="005907EA"/>
    <w:rsid w:val="00593DF4"/>
    <w:rsid w:val="00596862"/>
    <w:rsid w:val="005A616D"/>
    <w:rsid w:val="005B1842"/>
    <w:rsid w:val="005B44FB"/>
    <w:rsid w:val="005B4A10"/>
    <w:rsid w:val="005C2412"/>
    <w:rsid w:val="005C7159"/>
    <w:rsid w:val="005C7A62"/>
    <w:rsid w:val="005D179C"/>
    <w:rsid w:val="005D196D"/>
    <w:rsid w:val="005D4EA9"/>
    <w:rsid w:val="005D6E45"/>
    <w:rsid w:val="005E1C1C"/>
    <w:rsid w:val="005F00CD"/>
    <w:rsid w:val="005F1158"/>
    <w:rsid w:val="0061050B"/>
    <w:rsid w:val="0061192F"/>
    <w:rsid w:val="006136D4"/>
    <w:rsid w:val="00622BFB"/>
    <w:rsid w:val="00624B9D"/>
    <w:rsid w:val="00624F9F"/>
    <w:rsid w:val="00630516"/>
    <w:rsid w:val="00633BB5"/>
    <w:rsid w:val="00635D54"/>
    <w:rsid w:val="00640A87"/>
    <w:rsid w:val="00644DED"/>
    <w:rsid w:val="006458AB"/>
    <w:rsid w:val="00647EEE"/>
    <w:rsid w:val="006517E7"/>
    <w:rsid w:val="00657E9E"/>
    <w:rsid w:val="0067210E"/>
    <w:rsid w:val="00681A59"/>
    <w:rsid w:val="00687250"/>
    <w:rsid w:val="00690DB2"/>
    <w:rsid w:val="00691851"/>
    <w:rsid w:val="00694EFA"/>
    <w:rsid w:val="006A4CB4"/>
    <w:rsid w:val="006C202C"/>
    <w:rsid w:val="006D5C93"/>
    <w:rsid w:val="006F1DA7"/>
    <w:rsid w:val="006F513A"/>
    <w:rsid w:val="006F5B32"/>
    <w:rsid w:val="006F5EBF"/>
    <w:rsid w:val="006F65F8"/>
    <w:rsid w:val="006F731D"/>
    <w:rsid w:val="00701A2B"/>
    <w:rsid w:val="007036C4"/>
    <w:rsid w:val="00713AA2"/>
    <w:rsid w:val="007141F6"/>
    <w:rsid w:val="00714A75"/>
    <w:rsid w:val="00716D6B"/>
    <w:rsid w:val="007269F9"/>
    <w:rsid w:val="00726BC9"/>
    <w:rsid w:val="0073070E"/>
    <w:rsid w:val="00730B22"/>
    <w:rsid w:val="007358BF"/>
    <w:rsid w:val="0074083B"/>
    <w:rsid w:val="00742685"/>
    <w:rsid w:val="00742744"/>
    <w:rsid w:val="00742778"/>
    <w:rsid w:val="007432CD"/>
    <w:rsid w:val="00747450"/>
    <w:rsid w:val="00753C36"/>
    <w:rsid w:val="00756B15"/>
    <w:rsid w:val="007603AC"/>
    <w:rsid w:val="007606F4"/>
    <w:rsid w:val="00763FA2"/>
    <w:rsid w:val="00764DB0"/>
    <w:rsid w:val="00766E3C"/>
    <w:rsid w:val="00773C5B"/>
    <w:rsid w:val="007820C0"/>
    <w:rsid w:val="0078219E"/>
    <w:rsid w:val="00782BE1"/>
    <w:rsid w:val="00784720"/>
    <w:rsid w:val="00785721"/>
    <w:rsid w:val="00786B57"/>
    <w:rsid w:val="00787F3B"/>
    <w:rsid w:val="007A0F08"/>
    <w:rsid w:val="007C2481"/>
    <w:rsid w:val="007C69AD"/>
    <w:rsid w:val="007E3B3E"/>
    <w:rsid w:val="007E4A07"/>
    <w:rsid w:val="007F12D8"/>
    <w:rsid w:val="007F292F"/>
    <w:rsid w:val="007F4374"/>
    <w:rsid w:val="007F4F69"/>
    <w:rsid w:val="00805A09"/>
    <w:rsid w:val="0080745F"/>
    <w:rsid w:val="0081716A"/>
    <w:rsid w:val="0082110E"/>
    <w:rsid w:val="008233B5"/>
    <w:rsid w:val="0082591B"/>
    <w:rsid w:val="008304BD"/>
    <w:rsid w:val="00836AC4"/>
    <w:rsid w:val="00837F0A"/>
    <w:rsid w:val="00843620"/>
    <w:rsid w:val="00857B31"/>
    <w:rsid w:val="00861C3A"/>
    <w:rsid w:val="0087086E"/>
    <w:rsid w:val="00874DA1"/>
    <w:rsid w:val="008768A0"/>
    <w:rsid w:val="00877011"/>
    <w:rsid w:val="0088025D"/>
    <w:rsid w:val="00886C55"/>
    <w:rsid w:val="00890147"/>
    <w:rsid w:val="008919F3"/>
    <w:rsid w:val="00892063"/>
    <w:rsid w:val="008A1E98"/>
    <w:rsid w:val="008C05FC"/>
    <w:rsid w:val="008D1C9B"/>
    <w:rsid w:val="008D4417"/>
    <w:rsid w:val="008D5FA3"/>
    <w:rsid w:val="008D718F"/>
    <w:rsid w:val="008E0C94"/>
    <w:rsid w:val="008E4E42"/>
    <w:rsid w:val="008E6222"/>
    <w:rsid w:val="008F2C84"/>
    <w:rsid w:val="009009F9"/>
    <w:rsid w:val="00905D71"/>
    <w:rsid w:val="00911DCD"/>
    <w:rsid w:val="0091689F"/>
    <w:rsid w:val="00921677"/>
    <w:rsid w:val="00921AF3"/>
    <w:rsid w:val="00922C0D"/>
    <w:rsid w:val="00930229"/>
    <w:rsid w:val="0093784B"/>
    <w:rsid w:val="00937CFF"/>
    <w:rsid w:val="0094468B"/>
    <w:rsid w:val="00950E42"/>
    <w:rsid w:val="00953709"/>
    <w:rsid w:val="00955590"/>
    <w:rsid w:val="00962673"/>
    <w:rsid w:val="00963020"/>
    <w:rsid w:val="009668B6"/>
    <w:rsid w:val="009704B2"/>
    <w:rsid w:val="00971D2C"/>
    <w:rsid w:val="00972823"/>
    <w:rsid w:val="00973A8B"/>
    <w:rsid w:val="009740CA"/>
    <w:rsid w:val="00983011"/>
    <w:rsid w:val="0099027C"/>
    <w:rsid w:val="009912D5"/>
    <w:rsid w:val="0099508A"/>
    <w:rsid w:val="009A258F"/>
    <w:rsid w:val="009A66FF"/>
    <w:rsid w:val="009D64C1"/>
    <w:rsid w:val="009D6DCC"/>
    <w:rsid w:val="009F025F"/>
    <w:rsid w:val="009F24F1"/>
    <w:rsid w:val="009F28A6"/>
    <w:rsid w:val="009F5382"/>
    <w:rsid w:val="00A01536"/>
    <w:rsid w:val="00A04462"/>
    <w:rsid w:val="00A053C6"/>
    <w:rsid w:val="00A10576"/>
    <w:rsid w:val="00A25AE3"/>
    <w:rsid w:val="00A3081D"/>
    <w:rsid w:val="00A34F05"/>
    <w:rsid w:val="00A41669"/>
    <w:rsid w:val="00A41A0B"/>
    <w:rsid w:val="00A43575"/>
    <w:rsid w:val="00A44F46"/>
    <w:rsid w:val="00A7380A"/>
    <w:rsid w:val="00A75CCA"/>
    <w:rsid w:val="00A776E7"/>
    <w:rsid w:val="00A77901"/>
    <w:rsid w:val="00A8605D"/>
    <w:rsid w:val="00A93B4F"/>
    <w:rsid w:val="00A9469A"/>
    <w:rsid w:val="00AB463D"/>
    <w:rsid w:val="00AB4782"/>
    <w:rsid w:val="00AB6113"/>
    <w:rsid w:val="00AC2CFD"/>
    <w:rsid w:val="00AC39E0"/>
    <w:rsid w:val="00AC4565"/>
    <w:rsid w:val="00AC4E21"/>
    <w:rsid w:val="00AC6688"/>
    <w:rsid w:val="00AD0B65"/>
    <w:rsid w:val="00AD5604"/>
    <w:rsid w:val="00AE3C1B"/>
    <w:rsid w:val="00AE5B58"/>
    <w:rsid w:val="00AE6387"/>
    <w:rsid w:val="00AE69CD"/>
    <w:rsid w:val="00AE71B7"/>
    <w:rsid w:val="00AF0D0A"/>
    <w:rsid w:val="00AF1788"/>
    <w:rsid w:val="00AF1FBA"/>
    <w:rsid w:val="00B004F2"/>
    <w:rsid w:val="00B0057A"/>
    <w:rsid w:val="00B05473"/>
    <w:rsid w:val="00B0645F"/>
    <w:rsid w:val="00B1178E"/>
    <w:rsid w:val="00B12080"/>
    <w:rsid w:val="00B21F36"/>
    <w:rsid w:val="00B25403"/>
    <w:rsid w:val="00B2548E"/>
    <w:rsid w:val="00B27065"/>
    <w:rsid w:val="00B30753"/>
    <w:rsid w:val="00B3344C"/>
    <w:rsid w:val="00B45FFE"/>
    <w:rsid w:val="00B46DB4"/>
    <w:rsid w:val="00B50DA9"/>
    <w:rsid w:val="00B56049"/>
    <w:rsid w:val="00B60954"/>
    <w:rsid w:val="00B646C6"/>
    <w:rsid w:val="00B65AC2"/>
    <w:rsid w:val="00B73240"/>
    <w:rsid w:val="00B84ED7"/>
    <w:rsid w:val="00B86A23"/>
    <w:rsid w:val="00B86CBF"/>
    <w:rsid w:val="00B94C27"/>
    <w:rsid w:val="00B957DB"/>
    <w:rsid w:val="00BA0576"/>
    <w:rsid w:val="00BA7E1E"/>
    <w:rsid w:val="00BB17CD"/>
    <w:rsid w:val="00BC084F"/>
    <w:rsid w:val="00BC3C15"/>
    <w:rsid w:val="00BD22F1"/>
    <w:rsid w:val="00BD3276"/>
    <w:rsid w:val="00BD4022"/>
    <w:rsid w:val="00BD6E57"/>
    <w:rsid w:val="00BF4454"/>
    <w:rsid w:val="00BF45FD"/>
    <w:rsid w:val="00BF58D2"/>
    <w:rsid w:val="00BF5BC1"/>
    <w:rsid w:val="00C02368"/>
    <w:rsid w:val="00C023AD"/>
    <w:rsid w:val="00C05F0D"/>
    <w:rsid w:val="00C07B93"/>
    <w:rsid w:val="00C12D8B"/>
    <w:rsid w:val="00C14211"/>
    <w:rsid w:val="00C262E3"/>
    <w:rsid w:val="00C27ED7"/>
    <w:rsid w:val="00C30AC3"/>
    <w:rsid w:val="00C31E74"/>
    <w:rsid w:val="00C34F06"/>
    <w:rsid w:val="00C43916"/>
    <w:rsid w:val="00C4431C"/>
    <w:rsid w:val="00C466FB"/>
    <w:rsid w:val="00C47FD4"/>
    <w:rsid w:val="00C50146"/>
    <w:rsid w:val="00C52B84"/>
    <w:rsid w:val="00C54F59"/>
    <w:rsid w:val="00C56494"/>
    <w:rsid w:val="00C57153"/>
    <w:rsid w:val="00C6267B"/>
    <w:rsid w:val="00C648EA"/>
    <w:rsid w:val="00C72C94"/>
    <w:rsid w:val="00C76471"/>
    <w:rsid w:val="00C833C4"/>
    <w:rsid w:val="00C93445"/>
    <w:rsid w:val="00C9462A"/>
    <w:rsid w:val="00C968D4"/>
    <w:rsid w:val="00CA3B05"/>
    <w:rsid w:val="00CB74F5"/>
    <w:rsid w:val="00CC2355"/>
    <w:rsid w:val="00CC4440"/>
    <w:rsid w:val="00CC537A"/>
    <w:rsid w:val="00CD1B39"/>
    <w:rsid w:val="00CD5FDE"/>
    <w:rsid w:val="00CD6751"/>
    <w:rsid w:val="00CD7582"/>
    <w:rsid w:val="00CD7D8D"/>
    <w:rsid w:val="00CE3504"/>
    <w:rsid w:val="00CE51AD"/>
    <w:rsid w:val="00CE5A00"/>
    <w:rsid w:val="00CF0BCF"/>
    <w:rsid w:val="00CF2CB8"/>
    <w:rsid w:val="00D150C3"/>
    <w:rsid w:val="00D15B5B"/>
    <w:rsid w:val="00D250D2"/>
    <w:rsid w:val="00D31FAD"/>
    <w:rsid w:val="00D355C8"/>
    <w:rsid w:val="00D462B6"/>
    <w:rsid w:val="00D46333"/>
    <w:rsid w:val="00D474A1"/>
    <w:rsid w:val="00D5185A"/>
    <w:rsid w:val="00D5632E"/>
    <w:rsid w:val="00D60108"/>
    <w:rsid w:val="00D60C3D"/>
    <w:rsid w:val="00D61C7C"/>
    <w:rsid w:val="00D71A36"/>
    <w:rsid w:val="00D75A1F"/>
    <w:rsid w:val="00D806F0"/>
    <w:rsid w:val="00D91B6C"/>
    <w:rsid w:val="00DA16B2"/>
    <w:rsid w:val="00DA4AF4"/>
    <w:rsid w:val="00DA67D7"/>
    <w:rsid w:val="00DB071C"/>
    <w:rsid w:val="00DB1975"/>
    <w:rsid w:val="00DB264B"/>
    <w:rsid w:val="00DB2C41"/>
    <w:rsid w:val="00DB4E82"/>
    <w:rsid w:val="00DB7D65"/>
    <w:rsid w:val="00DC0923"/>
    <w:rsid w:val="00DC5454"/>
    <w:rsid w:val="00DC5CD4"/>
    <w:rsid w:val="00DD0F38"/>
    <w:rsid w:val="00DD71BB"/>
    <w:rsid w:val="00DE7BE5"/>
    <w:rsid w:val="00DF2C15"/>
    <w:rsid w:val="00E00DAF"/>
    <w:rsid w:val="00E11315"/>
    <w:rsid w:val="00E117D8"/>
    <w:rsid w:val="00E20F6D"/>
    <w:rsid w:val="00E2267A"/>
    <w:rsid w:val="00E235DA"/>
    <w:rsid w:val="00E24CAF"/>
    <w:rsid w:val="00E27699"/>
    <w:rsid w:val="00E32F52"/>
    <w:rsid w:val="00E350D7"/>
    <w:rsid w:val="00E35F8D"/>
    <w:rsid w:val="00E50F65"/>
    <w:rsid w:val="00E53961"/>
    <w:rsid w:val="00E5675D"/>
    <w:rsid w:val="00E57BAA"/>
    <w:rsid w:val="00E63317"/>
    <w:rsid w:val="00E67DB9"/>
    <w:rsid w:val="00E8562A"/>
    <w:rsid w:val="00EB0A51"/>
    <w:rsid w:val="00EB54CE"/>
    <w:rsid w:val="00EB6239"/>
    <w:rsid w:val="00EB6641"/>
    <w:rsid w:val="00EC1FA5"/>
    <w:rsid w:val="00EC25B7"/>
    <w:rsid w:val="00EC4696"/>
    <w:rsid w:val="00ED6028"/>
    <w:rsid w:val="00ED6D84"/>
    <w:rsid w:val="00EE4112"/>
    <w:rsid w:val="00EE61FD"/>
    <w:rsid w:val="00EF109B"/>
    <w:rsid w:val="00EF5E01"/>
    <w:rsid w:val="00EF763B"/>
    <w:rsid w:val="00F03571"/>
    <w:rsid w:val="00F03FB8"/>
    <w:rsid w:val="00F16062"/>
    <w:rsid w:val="00F213CB"/>
    <w:rsid w:val="00F65102"/>
    <w:rsid w:val="00F71444"/>
    <w:rsid w:val="00F75222"/>
    <w:rsid w:val="00F75333"/>
    <w:rsid w:val="00F820F2"/>
    <w:rsid w:val="00F85614"/>
    <w:rsid w:val="00F8686E"/>
    <w:rsid w:val="00F86D9E"/>
    <w:rsid w:val="00F91D9B"/>
    <w:rsid w:val="00F92672"/>
    <w:rsid w:val="00F93B23"/>
    <w:rsid w:val="00F94294"/>
    <w:rsid w:val="00F962A2"/>
    <w:rsid w:val="00FA07CA"/>
    <w:rsid w:val="00FA2EB3"/>
    <w:rsid w:val="00FA7140"/>
    <w:rsid w:val="00FB3048"/>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B326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table" w:styleId="TableGrid">
    <w:name w:val="Table Grid"/>
    <w:basedOn w:val="TableNormal"/>
    <w:uiPriority w:val="39"/>
    <w:rsid w:val="00990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401044">
      <w:bodyDiv w:val="1"/>
      <w:marLeft w:val="0"/>
      <w:marRight w:val="0"/>
      <w:marTop w:val="0"/>
      <w:marBottom w:val="0"/>
      <w:divBdr>
        <w:top w:val="none" w:sz="0" w:space="0" w:color="auto"/>
        <w:left w:val="none" w:sz="0" w:space="0" w:color="auto"/>
        <w:bottom w:val="none" w:sz="0" w:space="0" w:color="auto"/>
        <w:right w:val="none" w:sz="0" w:space="0" w:color="auto"/>
      </w:divBdr>
      <w:divsChild>
        <w:div w:id="211775880">
          <w:marLeft w:val="0"/>
          <w:marRight w:val="0"/>
          <w:marTop w:val="0"/>
          <w:marBottom w:val="0"/>
          <w:divBdr>
            <w:top w:val="none" w:sz="0" w:space="0" w:color="auto"/>
            <w:left w:val="none" w:sz="0" w:space="0" w:color="auto"/>
            <w:bottom w:val="none" w:sz="0" w:space="0" w:color="auto"/>
            <w:right w:val="none" w:sz="0" w:space="0" w:color="auto"/>
          </w:divBdr>
          <w:divsChild>
            <w:div w:id="29552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93939">
      <w:bodyDiv w:val="1"/>
      <w:marLeft w:val="0"/>
      <w:marRight w:val="0"/>
      <w:marTop w:val="0"/>
      <w:marBottom w:val="0"/>
      <w:divBdr>
        <w:top w:val="none" w:sz="0" w:space="0" w:color="auto"/>
        <w:left w:val="none" w:sz="0" w:space="0" w:color="auto"/>
        <w:bottom w:val="none" w:sz="0" w:space="0" w:color="auto"/>
        <w:right w:val="none" w:sz="0" w:space="0" w:color="auto"/>
      </w:divBdr>
      <w:divsChild>
        <w:div w:id="886141104">
          <w:marLeft w:val="0"/>
          <w:marRight w:val="0"/>
          <w:marTop w:val="0"/>
          <w:marBottom w:val="0"/>
          <w:divBdr>
            <w:top w:val="none" w:sz="0" w:space="0" w:color="auto"/>
            <w:left w:val="none" w:sz="0" w:space="0" w:color="auto"/>
            <w:bottom w:val="none" w:sz="0" w:space="0" w:color="auto"/>
            <w:right w:val="none" w:sz="0" w:space="0" w:color="auto"/>
          </w:divBdr>
          <w:divsChild>
            <w:div w:id="26758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866715">
      <w:bodyDiv w:val="1"/>
      <w:marLeft w:val="0"/>
      <w:marRight w:val="0"/>
      <w:marTop w:val="0"/>
      <w:marBottom w:val="0"/>
      <w:divBdr>
        <w:top w:val="none" w:sz="0" w:space="0" w:color="auto"/>
        <w:left w:val="none" w:sz="0" w:space="0" w:color="auto"/>
        <w:bottom w:val="none" w:sz="0" w:space="0" w:color="auto"/>
        <w:right w:val="none" w:sz="0" w:space="0" w:color="auto"/>
      </w:divBdr>
      <w:divsChild>
        <w:div w:id="804468279">
          <w:marLeft w:val="0"/>
          <w:marRight w:val="0"/>
          <w:marTop w:val="0"/>
          <w:marBottom w:val="0"/>
          <w:divBdr>
            <w:top w:val="none" w:sz="0" w:space="0" w:color="auto"/>
            <w:left w:val="none" w:sz="0" w:space="0" w:color="auto"/>
            <w:bottom w:val="none" w:sz="0" w:space="0" w:color="auto"/>
            <w:right w:val="none" w:sz="0" w:space="0" w:color="auto"/>
          </w:divBdr>
          <w:divsChild>
            <w:div w:id="197100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21031-AB39-4E97-AAEB-5CEDB9B4A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0</TotalTime>
  <Pages>40</Pages>
  <Words>18207</Words>
  <Characters>103786</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12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376</cp:revision>
  <dcterms:created xsi:type="dcterms:W3CDTF">2020-07-23T11:38:00Z</dcterms:created>
  <dcterms:modified xsi:type="dcterms:W3CDTF">2020-08-29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